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6A27C7">
      <w:pPr>
        <w:spacing w:line="480" w:lineRule="auto"/>
        <w:ind w:firstLine="284"/>
        <w:rPr>
          <w:lang w:bidi="hi-IN"/>
        </w:rPr>
      </w:pPr>
      <w:r w:rsidRPr="0038310A">
        <w:rPr>
          <w:b/>
          <w:bCs/>
          <w:lang w:bidi="hi-IN"/>
        </w:rPr>
        <w:t>Counts</w:t>
      </w:r>
      <w:r>
        <w:rPr>
          <w:lang w:bidi="hi-IN"/>
        </w:rPr>
        <w:t xml:space="preserve">: </w:t>
      </w:r>
      <w:r w:rsidR="006A27C7">
        <w:rPr>
          <w:lang w:bidi="hi-IN"/>
        </w:rPr>
        <w:t>5,728</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2E3785">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2E3785">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2E3785">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2E3785">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2E3785">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2E3785">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2E3785">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2E378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2E378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2E3785">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2E3785">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2E3785">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2E3785">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2E3785">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2E3785">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2E3785">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2E3785">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2E3785">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w:t>
      </w:r>
      <w:r>
        <w:lastRenderedPageBreak/>
        <w:t xml:space="preserve">DNA polymerases </w:t>
      </w:r>
      <w:r w:rsidR="00AB4359">
        <w:fldChar w:fldCharType="begin" w:fldLock="1"/>
      </w:r>
      <w:r w:rsidR="002E3785">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2E3785">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2E3785">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2E378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2E3785">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2E3785">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2E378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2E3785">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lastRenderedPageBreak/>
        <w:t>Model</w:t>
      </w:r>
      <w:bookmarkEnd w:id="0"/>
    </w:p>
    <w:p w:rsidR="00A96D14" w:rsidRDefault="00A96D14" w:rsidP="00E9784D">
      <w:pPr>
        <w:pStyle w:val="Heading2"/>
        <w:spacing w:line="480" w:lineRule="auto"/>
      </w:pPr>
      <w:r>
        <w:t>Overview</w:t>
      </w:r>
    </w:p>
    <w:p w:rsidR="00976DCD" w:rsidRPr="00BA2B02" w:rsidRDefault="001910E3" w:rsidP="00304F72">
      <w:pPr>
        <w:spacing w:line="480" w:lineRule="auto"/>
        <w:rPr>
          <w:lang w:bidi="hi-IN"/>
        </w:rPr>
      </w:pPr>
      <w:r w:rsidRPr="00BA2B02">
        <w:rPr>
          <w:lang w:bidi="hi-IN"/>
        </w:rPr>
        <w:t xml:space="preserve">We consider a population of </w:t>
      </w:r>
      <w:r w:rsidRPr="00BA2B02">
        <w:rPr>
          <w:i/>
          <w:iCs/>
          <w:lang w:bidi="hi-IN"/>
        </w:rPr>
        <w:t>N</w:t>
      </w:r>
      <w:r w:rsidR="00072D95" w:rsidRPr="00BA2B02">
        <w:rPr>
          <w:lang w:bidi="hi-IN"/>
        </w:rPr>
        <w:t xml:space="preserve"> haploid asexual individuals</w:t>
      </w:r>
      <w:r w:rsidR="00304F72" w:rsidRPr="00BA2B02">
        <w:rPr>
          <w:lang w:bidi="hi-IN"/>
        </w:rPr>
        <w:t xml:space="preserve"> with a very large </w:t>
      </w:r>
      <w:r w:rsidR="00DD7F71" w:rsidRPr="00BA2B02">
        <w:rPr>
          <w:lang w:bidi="hi-IN"/>
        </w:rPr>
        <w:t>number of loci</w:t>
      </w:r>
      <w:r w:rsidR="009C438B" w:rsidRPr="00BA2B02">
        <w:rPr>
          <w:lang w:bidi="hi-IN"/>
        </w:rPr>
        <w:t xml:space="preserve"> in </w:t>
      </w:r>
      <w:r w:rsidR="00396D80" w:rsidRPr="00BA2B02">
        <w:rPr>
          <w:lang w:bidi="hi-IN"/>
        </w:rPr>
        <w:t xml:space="preserve">full </w:t>
      </w:r>
      <w:r w:rsidR="009C438B" w:rsidRPr="00BA2B02">
        <w:rPr>
          <w:lang w:bidi="hi-IN"/>
        </w:rPr>
        <w:t>linkage</w:t>
      </w:r>
      <w:r w:rsidR="00DD7F71" w:rsidRPr="00BA2B02">
        <w:rPr>
          <w:lang w:bidi="hi-IN"/>
        </w:rPr>
        <w:t xml:space="preserve">. </w:t>
      </w:r>
      <w:r w:rsidR="009C438B" w:rsidRPr="00BA2B02">
        <w:rPr>
          <w:lang w:bidi="hi-IN"/>
        </w:rPr>
        <w:t xml:space="preserve">We </w:t>
      </w:r>
      <w:r w:rsidR="00C04756" w:rsidRPr="00BA2B02">
        <w:rPr>
          <w:lang w:bidi="hi-IN"/>
        </w:rPr>
        <w:t xml:space="preserve">model </w:t>
      </w:r>
      <w:r w:rsidR="009C438B" w:rsidRPr="00BA2B02">
        <w:rPr>
          <w:lang w:bidi="hi-IN"/>
        </w:rPr>
        <w:t>the effects of mutatio</w:t>
      </w:r>
      <w:r w:rsidR="005F2C16" w:rsidRPr="00BA2B02">
        <w:rPr>
          <w:lang w:bidi="hi-IN"/>
        </w:rPr>
        <w:t>n, selection, and genetic drift</w:t>
      </w:r>
      <w:r w:rsidR="001A2C51" w:rsidRPr="00BA2B02">
        <w:rPr>
          <w:lang w:bidi="hi-IN"/>
        </w:rPr>
        <w:t>.</w:t>
      </w:r>
    </w:p>
    <w:p w:rsidR="00976DCD" w:rsidRPr="007169AD" w:rsidRDefault="00976DCD" w:rsidP="0074207B">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sidR="0074207B">
        <w:rPr>
          <w:lang w:bidi="hi-IN"/>
        </w:rPr>
        <w:t>carry</w:t>
      </w:r>
      <w:r w:rsidRPr="00BA2B02">
        <w:rPr>
          <w:lang w:bidi="hi-IN"/>
        </w:rPr>
        <w:t xml:space="preserve"> in the rest of t</w:t>
      </w:r>
      <w:r w:rsidRPr="007169AD">
        <w:rPr>
          <w:lang w:bidi="hi-IN"/>
        </w:rPr>
        <w:t>he non-specific loci</w:t>
      </w:r>
      <w:r w:rsidR="001A2C51" w:rsidRPr="007169AD">
        <w:rPr>
          <w:lang w:bidi="hi-IN"/>
        </w:rPr>
        <w:t xml:space="preserve">. For example, </w:t>
      </w:r>
      <w:proofErr w:type="spellStart"/>
      <w:r w:rsidR="001A2C51" w:rsidRPr="007169AD">
        <w:rPr>
          <w:i/>
          <w:iCs/>
          <w:lang w:bidi="hi-IN"/>
        </w:rPr>
        <w:t>aB</w:t>
      </w:r>
      <w:proofErr w:type="spellEnd"/>
      <w:r w:rsidR="001A2C51" w:rsidRPr="007169AD">
        <w:rPr>
          <w:i/>
          <w:iCs/>
          <w:lang w:bidi="hi-IN"/>
        </w:rPr>
        <w:t>/3</w:t>
      </w:r>
      <w:r w:rsidR="001A2C51" w:rsidRPr="007169AD">
        <w:rPr>
          <w:lang w:bidi="hi-IN"/>
        </w:rPr>
        <w:t xml:space="preserve"> is the </w:t>
      </w:r>
      <w:proofErr w:type="spellStart"/>
      <w:r w:rsidR="001A2C51" w:rsidRPr="007169AD">
        <w:rPr>
          <w:i/>
          <w:iCs/>
          <w:lang w:bidi="hi-IN"/>
        </w:rPr>
        <w:t>aB</w:t>
      </w:r>
      <w:proofErr w:type="spellEnd"/>
      <w:r w:rsidR="001A2C51" w:rsidRPr="007169AD">
        <w:rPr>
          <w:lang w:bidi="hi-IN"/>
        </w:rPr>
        <w:t xml:space="preserve"> genotype with additional three mutations in non-specific loci</w:t>
      </w:r>
      <w:r w:rsidRPr="007169AD">
        <w:rPr>
          <w:lang w:bidi="hi-IN"/>
        </w:rPr>
        <w:t xml:space="preserve">. </w:t>
      </w:r>
    </w:p>
    <w:p w:rsidR="000D3F08" w:rsidRPr="00BA2B02" w:rsidRDefault="000D3F08" w:rsidP="0074207B">
      <w:pPr>
        <w:spacing w:line="480" w:lineRule="auto"/>
        <w:rPr>
          <w:lang w:bidi="hi-IN"/>
        </w:rPr>
      </w:pPr>
      <w:r w:rsidRPr="007169AD">
        <w:rPr>
          <w:lang w:bidi="hi-IN"/>
        </w:rPr>
        <w:t>We consider adaptation to a new environment.</w:t>
      </w:r>
      <w:r w:rsidR="00BA2B02" w:rsidRPr="007169AD">
        <w:rPr>
          <w:lang w:bidi="hi-IN"/>
        </w:rPr>
        <w:t xml:space="preserve"> </w:t>
      </w:r>
      <w:r w:rsidR="00466C39" w:rsidRPr="007169AD">
        <w:rPr>
          <w:lang w:bidi="hi-IN"/>
        </w:rPr>
        <w:t>T</w:t>
      </w:r>
      <w:r w:rsidR="001A2C51" w:rsidRPr="007169AD">
        <w:rPr>
          <w:lang w:bidi="hi-IN"/>
        </w:rPr>
        <w:t xml:space="preserve">he fitness of the wildtype </w:t>
      </w:r>
      <w:r w:rsidR="001A2C51" w:rsidRPr="007169AD">
        <w:rPr>
          <w:i/>
          <w:iCs/>
          <w:lang w:bidi="hi-IN"/>
        </w:rPr>
        <w:t xml:space="preserve">ab/0 </w:t>
      </w:r>
      <w:r w:rsidR="001A2C51" w:rsidRPr="007169AD">
        <w:rPr>
          <w:lang w:bidi="hi-IN"/>
        </w:rPr>
        <w:t>is 1</w:t>
      </w:r>
      <w:r w:rsidR="00461972" w:rsidRPr="007169AD">
        <w:rPr>
          <w:lang w:bidi="hi-IN"/>
        </w:rPr>
        <w:t xml:space="preserve">, </w:t>
      </w:r>
      <w:r w:rsidR="00BA37A0" w:rsidRPr="007169AD">
        <w:rPr>
          <w:lang w:bidi="hi-IN"/>
        </w:rPr>
        <w:t xml:space="preserve">the fitness </w:t>
      </w:r>
      <w:r w:rsidR="00461972" w:rsidRPr="007169AD">
        <w:rPr>
          <w:lang w:bidi="hi-IN"/>
        </w:rPr>
        <w:t xml:space="preserve">of </w:t>
      </w:r>
      <w:r w:rsidR="00BA2B02" w:rsidRPr="007169AD">
        <w:rPr>
          <w:lang w:bidi="hi-IN"/>
        </w:rPr>
        <w:t xml:space="preserve">the single mutants </w:t>
      </w:r>
      <w:r w:rsidR="00461972" w:rsidRPr="007169AD">
        <w:rPr>
          <w:i/>
          <w:iCs/>
          <w:lang w:bidi="hi-IN"/>
        </w:rPr>
        <w:t>Ab</w:t>
      </w:r>
      <w:r w:rsidR="00461972" w:rsidRPr="007169AD">
        <w:rPr>
          <w:lang w:bidi="hi-IN"/>
        </w:rPr>
        <w:t xml:space="preserve">/0 and </w:t>
      </w:r>
      <w:proofErr w:type="spellStart"/>
      <w:r w:rsidR="00461972" w:rsidRPr="007169AD">
        <w:rPr>
          <w:i/>
          <w:iCs/>
          <w:lang w:bidi="hi-IN"/>
        </w:rPr>
        <w:t>aB</w:t>
      </w:r>
      <w:proofErr w:type="spellEnd"/>
      <w:r w:rsidR="00461972" w:rsidRPr="007169AD">
        <w:rPr>
          <w:lang w:bidi="hi-IN"/>
        </w:rPr>
        <w:t>/0 is 1-</w:t>
      </w:r>
      <w:r w:rsidR="00461972" w:rsidRPr="007169AD">
        <w:rPr>
          <w:i/>
          <w:iCs/>
          <w:lang w:bidi="hi-IN"/>
        </w:rPr>
        <w:t>s</w:t>
      </w:r>
      <w:r w:rsidR="00461972" w:rsidRPr="007169AD">
        <w:rPr>
          <w:lang w:bidi="hi-IN"/>
        </w:rPr>
        <w:t xml:space="preserve">, </w:t>
      </w:r>
      <w:r w:rsidR="00BA2B02" w:rsidRPr="007169AD">
        <w:rPr>
          <w:lang w:bidi="hi-IN"/>
        </w:rPr>
        <w:t xml:space="preserve">and </w:t>
      </w:r>
      <w:r w:rsidR="00461972" w:rsidRPr="007169AD">
        <w:t xml:space="preserve">the double mutant </w:t>
      </w:r>
      <w:r w:rsidR="00461972" w:rsidRPr="007169AD">
        <w:rPr>
          <w:i/>
          <w:iCs/>
        </w:rPr>
        <w:t>AB</w:t>
      </w:r>
      <w:r w:rsidR="00BA2B02" w:rsidRPr="007169AD">
        <w:rPr>
          <w:i/>
          <w:iCs/>
        </w:rPr>
        <w:t>/0</w:t>
      </w:r>
      <w:r w:rsidR="00BA37A0" w:rsidRPr="007169AD">
        <w:t xml:space="preserve"> </w:t>
      </w:r>
      <w:r w:rsidR="00461972" w:rsidRPr="007169AD">
        <w:t>has the highest fitness 1+</w:t>
      </w:r>
      <w:r w:rsidR="00461972" w:rsidRPr="007169AD">
        <w:rPr>
          <w:i/>
          <w:iCs/>
        </w:rPr>
        <w:t>sH</w:t>
      </w:r>
      <w:r w:rsidR="00BA2B02" w:rsidRPr="007169AD">
        <w:t xml:space="preserve">, where </w:t>
      </w:r>
      <w:r w:rsidR="00BA2B02" w:rsidRPr="007169AD">
        <w:rPr>
          <w:i/>
          <w:iCs/>
        </w:rPr>
        <w:t>s</w:t>
      </w:r>
      <w:r w:rsidR="00BA2B02" w:rsidRPr="007169AD">
        <w:t xml:space="preserve"> is the selection coefficient and </w:t>
      </w:r>
      <w:r w:rsidR="00BA2B02" w:rsidRPr="007169AD">
        <w:rPr>
          <w:i/>
          <w:iCs/>
        </w:rPr>
        <w:t>H</w:t>
      </w:r>
      <w:r w:rsidR="00BA2B02" w:rsidRPr="007169AD">
        <w:t xml:space="preserve"> is the relative advantage of the double mutant</w:t>
      </w:r>
      <w:r w:rsidR="001A2C51" w:rsidRPr="007169AD">
        <w:rPr>
          <w:lang w:bidi="hi-IN"/>
        </w:rPr>
        <w:t xml:space="preserve">. </w:t>
      </w:r>
      <w:r w:rsidRPr="007169AD">
        <w:t>This is the simplest case of a "rugged fitness landscape"</w:t>
      </w:r>
      <w:r w:rsidR="0074207B" w:rsidRPr="007169AD">
        <w:t xml:space="preserve"> - </w:t>
      </w:r>
      <w:r w:rsidRPr="007169AD">
        <w:t xml:space="preserve">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00BA2B02" w:rsidRPr="007169AD">
        <w:t>/0</w:t>
      </w:r>
      <w:r w:rsidRPr="007169AD">
        <w:t xml:space="preserve"> and </w:t>
      </w:r>
      <w:r w:rsidRPr="007169AD">
        <w:rPr>
          <w:i/>
          <w:iCs/>
        </w:rPr>
        <w:t>AB</w:t>
      </w:r>
      <w:r w:rsidR="00BA2B02" w:rsidRPr="007169AD">
        <w:rPr>
          <w:i/>
          <w:iCs/>
        </w:rPr>
        <w:t>/0</w:t>
      </w:r>
      <w:r w:rsidR="00461972" w:rsidRPr="007169AD">
        <w:rPr>
          <w:lang w:bidi="hi-IN"/>
        </w:rPr>
        <w:t xml:space="preserve">. </w:t>
      </w:r>
      <w:r w:rsidR="001A2C51" w:rsidRPr="007169AD">
        <w:rPr>
          <w:lang w:bidi="hi-IN"/>
        </w:rPr>
        <w:t xml:space="preserve">Each deleterious mutation </w:t>
      </w:r>
      <w:r w:rsidR="00BA2B02" w:rsidRPr="007169AD">
        <w:rPr>
          <w:lang w:bidi="hi-IN"/>
        </w:rPr>
        <w:t xml:space="preserve">in </w:t>
      </w:r>
      <w:r w:rsidR="003B734A" w:rsidRPr="007169AD">
        <w:rPr>
          <w:lang w:bidi="hi-IN"/>
        </w:rPr>
        <w:t>the non-specific loci</w:t>
      </w:r>
      <w:r w:rsidR="00461972" w:rsidRPr="007169AD">
        <w:rPr>
          <w:lang w:bidi="hi-IN"/>
        </w:rPr>
        <w:t xml:space="preserve"> </w:t>
      </w:r>
      <w:r w:rsidR="001A2C51" w:rsidRPr="007169AD">
        <w:rPr>
          <w:lang w:bidi="hi-IN"/>
        </w:rPr>
        <w:t>independently</w:t>
      </w:r>
      <w:r w:rsidR="00304F72" w:rsidRPr="007169AD">
        <w:rPr>
          <w:lang w:bidi="hi-IN"/>
        </w:rPr>
        <w:t xml:space="preserve"> (multiplicatively)</w:t>
      </w:r>
      <w:r w:rsidR="001A2C51" w:rsidRPr="007169AD">
        <w:rPr>
          <w:lang w:bidi="hi-IN"/>
        </w:rPr>
        <w:t xml:space="preserve"> </w:t>
      </w:r>
      <w:r w:rsidR="001A2C51" w:rsidRPr="007169AD">
        <w:t>reduces</w:t>
      </w:r>
      <w:r w:rsidR="00976DCD" w:rsidRPr="007169AD">
        <w:t xml:space="preserve"> the fitness of the individual by 1-</w:t>
      </w:r>
      <w:r w:rsidR="00976DCD" w:rsidRPr="007169AD">
        <w:rPr>
          <w:i/>
          <w:iCs/>
        </w:rPr>
        <w:t>s</w:t>
      </w:r>
      <w:r w:rsidR="00976DCD"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sidRPr="007169AD">
        <w:rPr>
          <w:lang w:bidi="hi-IN"/>
        </w:rPr>
        <w:t>. In the rest</w:t>
      </w:r>
      <w:r w:rsidRPr="00BA2B02">
        <w:rPr>
          <w:lang w:bidi="hi-IN"/>
        </w:rPr>
        <w:t xml:space="preserve"> of the genome, the number of new mutations per genome per replication is Poisson distributed with an average </w:t>
      </w:r>
      <w:r w:rsidRPr="00BA2B02">
        <w:rPr>
          <w:i/>
          <w:iCs/>
          <w:lang w:bidi="hi-IN"/>
        </w:rPr>
        <w:t>U</w:t>
      </w:r>
      <w:r w:rsidRPr="00BA2B02">
        <w:rPr>
          <w:lang w:bidi="hi-IN"/>
        </w:rPr>
        <w:t xml:space="preserve">. </w:t>
      </w:r>
      <w:r w:rsidR="00BA2B02" w:rsidRPr="00BA2B02">
        <w:rPr>
          <w:lang w:bidi="hi-IN"/>
        </w:rPr>
        <w:t xml:space="preserve">We neglect </w:t>
      </w:r>
      <w:r w:rsidR="00BA2B02" w:rsidRPr="00BA2B02">
        <w:t>back</w:t>
      </w:r>
      <w:r w:rsidRPr="00BA2B02">
        <w:t>-mutations.</w:t>
      </w:r>
    </w:p>
    <w:p w:rsidR="00DD7F71" w:rsidRPr="00BA2B02" w:rsidRDefault="00BC0709" w:rsidP="000D3F08">
      <w:pPr>
        <w:spacing w:line="480" w:lineRule="auto"/>
        <w:rPr>
          <w:lang w:bidi="hi-IN"/>
        </w:rPr>
      </w:pPr>
      <w:r w:rsidRPr="00BA2B02">
        <w:t>We use this framework to study the rate at which a population shifts from the local peak to the global one</w:t>
      </w:r>
      <w:r w:rsidR="00304F72" w:rsidRPr="00BA2B02">
        <w:t xml:space="preserve"> (</w:t>
      </w:r>
      <w:r w:rsidR="00AB4359" w:rsidRPr="00BA2B02">
        <w:fldChar w:fldCharType="begin"/>
      </w:r>
      <w:r w:rsidR="00AB4359" w:rsidRPr="00BA2B02">
        <w:instrText xml:space="preserve"> REF _Ref354316371 \h  \* MERGEFORMAT </w:instrText>
      </w:r>
      <w:r w:rsidR="00AB4359" w:rsidRPr="00BA2B02">
        <w:fldChar w:fldCharType="separate"/>
      </w:r>
      <w:r w:rsidR="00815DEF" w:rsidRPr="00BA2B02">
        <w:t>Figure 1</w:t>
      </w:r>
      <w:r w:rsidR="00AB4359" w:rsidRPr="00BA2B02">
        <w:fldChar w:fldCharType="end"/>
      </w:r>
      <w:r w:rsidR="00304F72" w:rsidRPr="00BA2B02">
        <w:rPr>
          <w:lang w:bidi="hi-IN"/>
        </w:rPr>
        <w:t>)</w:t>
      </w:r>
      <w:r w:rsidR="00DD7F71" w:rsidRPr="00BA2B02">
        <w:rPr>
          <w:lang w:bidi="hi-IN"/>
        </w:rPr>
        <w:t>.</w:t>
      </w:r>
      <w:r w:rsidR="009C438B" w:rsidRPr="00BA2B02">
        <w:rPr>
          <w:lang w:bidi="hi-IN"/>
        </w:rPr>
        <w:t xml:space="preserve"> </w:t>
      </w:r>
    </w:p>
    <w:p w:rsidR="001D4AFA" w:rsidRPr="00BA2B02" w:rsidRDefault="00401E4A" w:rsidP="00020A87">
      <w:pPr>
        <w:spacing w:line="480" w:lineRule="auto"/>
        <w:rPr>
          <w:lang w:bidi="hi-IN"/>
        </w:rPr>
      </w:pPr>
      <w:r w:rsidRPr="00BA2B02">
        <w:rPr>
          <w:lang w:bidi="hi-IN"/>
        </w:rPr>
        <w:lastRenderedPageBreak/>
        <w:t xml:space="preserve">We consider three </w:t>
      </w:r>
      <w:r w:rsidRPr="00BA2B02">
        <w:t>m</w:t>
      </w:r>
      <w:r w:rsidR="00101FCD" w:rsidRPr="00BA2B02">
        <w:t>utational strategies</w:t>
      </w:r>
      <w:r w:rsidRPr="00BA2B02">
        <w:rPr>
          <w:lang w:bidi="hi-IN"/>
        </w:rPr>
        <w:t>:</w:t>
      </w:r>
      <w:r w:rsidR="00101FCD" w:rsidRPr="00BA2B02">
        <w:rPr>
          <w:lang w:bidi="hi-IN"/>
        </w:rPr>
        <w:t xml:space="preserve"> normal mutagenesis (NM)</w:t>
      </w:r>
      <w:r w:rsidR="009E654C" w:rsidRPr="00BA2B02">
        <w:t>,</w:t>
      </w:r>
      <w:r w:rsidR="00101FCD" w:rsidRPr="00BA2B02">
        <w:t xml:space="preserve"> where there is no increase in mutation rates; constitutive mutagenesis (CM)</w:t>
      </w:r>
      <w:r w:rsidR="009E654C" w:rsidRPr="00BA2B02">
        <w:t>,</w:t>
      </w:r>
      <w:r w:rsidR="00101FCD" w:rsidRPr="00BA2B02">
        <w:t xml:space="preserve"> where all individuals </w:t>
      </w:r>
      <w:r w:rsidR="00083C4D" w:rsidRPr="00BA2B02">
        <w:t xml:space="preserve">always </w:t>
      </w:r>
      <w:r w:rsidR="00101FCD" w:rsidRPr="00BA2B02">
        <w:t xml:space="preserve">increase their mutation rate by </w:t>
      </w:r>
      <w:r w:rsidR="00FC62DB" w:rsidRPr="00BA2B02">
        <w:rPr>
          <w:i/>
          <w:iCs/>
        </w:rPr>
        <w:t>τ</w:t>
      </w:r>
      <w:r w:rsidR="00683120" w:rsidRPr="00BA2B02">
        <w:t>,</w:t>
      </w:r>
      <w:r w:rsidR="00683120" w:rsidRPr="00BA2B02">
        <w:rPr>
          <w:i/>
          <w:iCs/>
        </w:rPr>
        <w:t xml:space="preserve"> </w:t>
      </w:r>
      <w:r w:rsidR="00683120" w:rsidRPr="00BA2B02">
        <w:t>the mutation rate fold increase</w:t>
      </w:r>
      <w:r w:rsidR="00101FCD" w:rsidRPr="00BA2B02">
        <w:t>; and stress-induced mutagenesis (SIM)</w:t>
      </w:r>
      <w:r w:rsidR="009E654C" w:rsidRPr="00BA2B02">
        <w:t>,</w:t>
      </w:r>
      <w:r w:rsidR="00101FCD" w:rsidRPr="00BA2B02">
        <w:t xml:space="preserve"> where only </w:t>
      </w:r>
      <w:r w:rsidRPr="00BA2B02">
        <w:t xml:space="preserve">stressed or maladapted </w:t>
      </w:r>
      <w:r w:rsidR="00101FCD" w:rsidRPr="00BA2B02">
        <w:t xml:space="preserve">individuals increase their mutation rate by </w:t>
      </w:r>
      <w:r w:rsidR="00101FCD" w:rsidRPr="00BA2B02">
        <w:rPr>
          <w:i/>
          <w:iCs/>
        </w:rPr>
        <w:t>τ</w:t>
      </w:r>
      <w:r w:rsidR="00101FCD" w:rsidRPr="00BA2B02">
        <w:t>.</w:t>
      </w:r>
      <w:r w:rsidR="00DD7F71" w:rsidRPr="00BA2B02">
        <w:t xml:space="preserve"> </w:t>
      </w:r>
      <w:r w:rsidR="00083C4D" w:rsidRPr="00BA2B02">
        <w:t>Individuals are</w:t>
      </w:r>
      <w:r w:rsidR="00E0054D" w:rsidRPr="00BA2B02">
        <w:t xml:space="preserve"> considered</w:t>
      </w:r>
      <w:r w:rsidR="00083C4D" w:rsidRPr="00BA2B02">
        <w:t xml:space="preserve"> </w:t>
      </w:r>
      <w:r w:rsidR="00E0054D" w:rsidRPr="00BA2B02">
        <w:t xml:space="preserve">stressed </w:t>
      </w:r>
      <w:r w:rsidR="00083C4D" w:rsidRPr="00BA2B02">
        <w:t xml:space="preserve">if their fitness is below a </w:t>
      </w:r>
      <w:r w:rsidR="00E0054D" w:rsidRPr="00BA2B02">
        <w:t xml:space="preserve">specific </w:t>
      </w:r>
      <w:r w:rsidR="00083C4D" w:rsidRPr="00BA2B02">
        <w:t>threshold, so stress can be caused by a deleterious mutation (</w:t>
      </w:r>
      <w:r w:rsidR="00E0054D" w:rsidRPr="00BA2B02">
        <w:t>either</w:t>
      </w:r>
      <w:r w:rsidR="00083C4D" w:rsidRPr="00BA2B02">
        <w:t xml:space="preserve"> in the specific </w:t>
      </w:r>
      <w:r w:rsidR="00083C4D" w:rsidRPr="00BA2B02">
        <w:rPr>
          <w:i/>
          <w:iCs/>
        </w:rPr>
        <w:t>A/a</w:t>
      </w:r>
      <w:r w:rsidR="00083C4D" w:rsidRPr="00BA2B02">
        <w:t xml:space="preserve"> and </w:t>
      </w:r>
      <w:r w:rsidR="00083C4D" w:rsidRPr="00BA2B02">
        <w:rPr>
          <w:i/>
          <w:iCs/>
        </w:rPr>
        <w:t>B/b</w:t>
      </w:r>
      <w:r w:rsidR="00083C4D" w:rsidRPr="00BA2B02">
        <w:t xml:space="preserve"> loci and </w:t>
      </w:r>
      <w:r w:rsidR="00E0054D" w:rsidRPr="00BA2B02">
        <w:t>or in</w:t>
      </w:r>
      <w:r w:rsidR="00083C4D" w:rsidRPr="00BA2B02">
        <w:t xml:space="preserve"> non-specific loci</w:t>
      </w:r>
      <w:r w:rsidR="00083C4D" w:rsidRPr="00020A87">
        <w:t>)</w:t>
      </w:r>
      <w:r w:rsidR="00083C4D" w:rsidRPr="00BA2B02">
        <w:rPr>
          <w:lang w:bidi="hi-IN"/>
        </w:rPr>
        <w:t>.</w:t>
      </w:r>
      <w:r w:rsidR="00950641" w:rsidRPr="00BA2B02">
        <w:rPr>
          <w:lang w:bidi="hi-IN"/>
        </w:rPr>
        <w:t xml:space="preserve"> Our main analysis</w:t>
      </w:r>
      <w:r w:rsidR="005F2C16" w:rsidRPr="00BA2B02">
        <w:rPr>
          <w:lang w:bidi="hi-IN"/>
        </w:rPr>
        <w:t xml:space="preserve"> assumes t</w:t>
      </w:r>
      <w:r w:rsidR="001D4AFA" w:rsidRPr="00BA2B02">
        <w:rPr>
          <w:lang w:bidi="hi-IN"/>
        </w:rPr>
        <w:t xml:space="preserve">hat </w:t>
      </w:r>
      <w:r w:rsidR="005F2C16" w:rsidRPr="00BA2B02">
        <w:rPr>
          <w:lang w:bidi="hi-IN"/>
        </w:rPr>
        <w:t xml:space="preserve">with SIM </w:t>
      </w:r>
      <w:r w:rsidR="001D4AFA" w:rsidRPr="00BA2B02">
        <w:rPr>
          <w:lang w:bidi="hi-IN"/>
        </w:rPr>
        <w:t xml:space="preserve">the mutation rate </w:t>
      </w:r>
      <w:r w:rsidR="005F2C16" w:rsidRPr="00BA2B02">
        <w:rPr>
          <w:lang w:bidi="hi-IN"/>
        </w:rPr>
        <w:t xml:space="preserve">of an individual with </w:t>
      </w:r>
      <w:r w:rsidR="001D4AFA" w:rsidRPr="00BA2B02">
        <w:rPr>
          <w:lang w:bidi="hi-IN"/>
        </w:rPr>
        <w:t xml:space="preserve">fitness </w:t>
      </w:r>
      <w:r w:rsidR="001D4AFA" w:rsidRPr="00BA2B02">
        <w:rPr>
          <w:i/>
          <w:iCs/>
        </w:rPr>
        <w:t>ω</w:t>
      </w:r>
      <w:r w:rsidR="001D4AFA"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6D1AF4" w:rsidRPr="00BA2B02" w:rsidTr="004D568B">
        <w:tc>
          <w:tcPr>
            <w:tcW w:w="4500" w:type="pct"/>
            <w:vAlign w:val="center"/>
          </w:tcPr>
          <w:p w:rsidR="006D1AF4" w:rsidRPr="00BA2B02"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6D1AF4" w:rsidRPr="00BA2B02" w:rsidRDefault="006D1AF4" w:rsidP="00E9784D">
            <w:pPr>
              <w:spacing w:line="480" w:lineRule="auto"/>
            </w:pPr>
            <w:bookmarkStart w:id="1" w:name="_Ref374443384"/>
            <w:bookmarkStart w:id="2" w:name="_Ref374460264"/>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1</w:t>
            </w:r>
            <w:r w:rsidR="00AB4359" w:rsidRPr="00BA2B02">
              <w:rPr>
                <w:noProof/>
              </w:rPr>
              <w:fldChar w:fldCharType="end"/>
            </w:r>
            <w:bookmarkEnd w:id="1"/>
            <w:r w:rsidRPr="00BA2B02">
              <w:t>)</w:t>
            </w:r>
            <w:bookmarkEnd w:id="2"/>
          </w:p>
        </w:tc>
      </w:tr>
    </w:tbl>
    <w:p w:rsidR="00101FCD" w:rsidRDefault="00254610" w:rsidP="0074207B">
      <w:pPr>
        <w:spacing w:line="480" w:lineRule="auto"/>
        <w:rPr>
          <w:lang w:bidi="hi-IN"/>
        </w:rPr>
      </w:pPr>
      <w:r w:rsidRPr="00BA2B02">
        <w:rPr>
          <w:lang w:bidi="hi-IN"/>
        </w:rPr>
        <w:t xml:space="preserve">This emulates a scenario in which an environmental change – for example, </w:t>
      </w:r>
      <w:r w:rsidR="006B3A9D" w:rsidRPr="00BA2B02">
        <w:rPr>
          <w:lang w:bidi="hi-IN"/>
        </w:rPr>
        <w:t>appearance of a</w:t>
      </w:r>
      <w:r w:rsidRPr="00BA2B02">
        <w:rPr>
          <w:lang w:bidi="hi-IN"/>
        </w:rPr>
        <w:t xml:space="preserve"> new </w:t>
      </w:r>
      <w:r w:rsidR="00AD30BD" w:rsidRPr="00BA2B02">
        <w:rPr>
          <w:lang w:bidi="hi-IN"/>
        </w:rPr>
        <w:t>ecological niche o</w:t>
      </w:r>
      <w:r w:rsidR="00AD30BD" w:rsidRPr="007169AD">
        <w:rPr>
          <w:lang w:bidi="hi-IN"/>
        </w:rPr>
        <w:t>r a new carbon</w:t>
      </w:r>
      <w:r w:rsidRPr="007169AD">
        <w:rPr>
          <w:lang w:bidi="hi-IN"/>
        </w:rPr>
        <w:t xml:space="preserve"> source – provides an opportunity for adaptation </w:t>
      </w:r>
      <w:r w:rsidR="008410A2" w:rsidRPr="007169AD">
        <w:rPr>
          <w:lang w:bidi="hi-IN"/>
        </w:rPr>
        <w:t>without</w:t>
      </w:r>
      <w:r w:rsidRPr="007169AD">
        <w:rPr>
          <w:lang w:bidi="hi-IN"/>
        </w:rPr>
        <w:t xml:space="preserve"> affecting the fitness of the current</w:t>
      </w:r>
      <w:r w:rsidR="0074207B" w:rsidRPr="007169AD">
        <w:rPr>
          <w:lang w:bidi="hi-IN"/>
        </w:rPr>
        <w:t xml:space="preserve"> wildtype</w:t>
      </w:r>
      <w:r w:rsidRPr="007169AD">
        <w:rPr>
          <w:lang w:bidi="hi-IN"/>
        </w:rPr>
        <w:t xml:space="preserve"> population. </w:t>
      </w:r>
      <w:r w:rsidR="00950641" w:rsidRPr="007169AD">
        <w:rPr>
          <w:lang w:bidi="hi-IN"/>
        </w:rPr>
        <w:t xml:space="preserve">We also study a different </w:t>
      </w:r>
      <w:r w:rsidR="005F2C16" w:rsidRPr="007169AD">
        <w:rPr>
          <w:lang w:bidi="hi-IN"/>
        </w:rPr>
        <w:t>scenario</w:t>
      </w:r>
      <w:r w:rsidR="001975FE" w:rsidRPr="007169AD">
        <w:rPr>
          <w:lang w:bidi="hi-IN"/>
        </w:rPr>
        <w:t xml:space="preserve"> in which the environmental change reduces the absolute fitness of the current population</w:t>
      </w:r>
      <w:r w:rsidR="0074207B" w:rsidRPr="007169AD">
        <w:rPr>
          <w:lang w:bidi="hi-IN"/>
        </w:rPr>
        <w:t xml:space="preserve">, </w:t>
      </w:r>
      <w:r w:rsidR="000D3F08" w:rsidRPr="007169AD">
        <w:rPr>
          <w:lang w:bidi="hi-IN"/>
        </w:rPr>
        <w:t xml:space="preserve">so that </w:t>
      </w:r>
      <w:r w:rsidR="00BA2B02" w:rsidRPr="007169AD">
        <w:rPr>
          <w:lang w:bidi="hi-IN"/>
        </w:rPr>
        <w:t xml:space="preserve">individuals </w:t>
      </w:r>
      <w:r w:rsidR="000D3F08" w:rsidRPr="007169AD">
        <w:rPr>
          <w:lang w:bidi="hi-IN"/>
        </w:rPr>
        <w:t xml:space="preserve">carrying one or more deleterious alleles </w:t>
      </w:r>
      <w:r w:rsidR="0074207B" w:rsidRPr="007169AD">
        <w:rPr>
          <w:lang w:bidi="hi-IN"/>
        </w:rPr>
        <w:t xml:space="preserve">in </w:t>
      </w:r>
      <w:r w:rsidR="000D3F08" w:rsidRPr="007169AD">
        <w:rPr>
          <w:lang w:bidi="hi-IN"/>
        </w:rPr>
        <w:t xml:space="preserve">any </w:t>
      </w:r>
      <w:r w:rsidR="0074207B" w:rsidRPr="007169AD">
        <w:rPr>
          <w:lang w:bidi="hi-IN"/>
        </w:rPr>
        <w:t>loci</w:t>
      </w:r>
      <w:r w:rsidR="000D3F08" w:rsidRPr="007169AD">
        <w:rPr>
          <w:lang w:bidi="hi-IN"/>
        </w:rPr>
        <w:t xml:space="preserve"> </w:t>
      </w:r>
      <w:r w:rsidR="00BA2B02" w:rsidRPr="007169AD">
        <w:rPr>
          <w:lang w:bidi="hi-IN"/>
        </w:rPr>
        <w:t xml:space="preserve">are </w:t>
      </w:r>
      <w:r w:rsidR="0074207B" w:rsidRPr="007169AD">
        <w:rPr>
          <w:lang w:bidi="hi-IN"/>
        </w:rPr>
        <w:t>stressed</w:t>
      </w:r>
      <w:r w:rsidR="000D3F08" w:rsidRPr="007169AD">
        <w:rPr>
          <w:lang w:bidi="hi-IN"/>
        </w:rPr>
        <w:t xml:space="preserve"> </w:t>
      </w:r>
      <w:r w:rsidR="00950641" w:rsidRPr="007169AD">
        <w:rPr>
          <w:lang w:bidi="hi-IN"/>
        </w:rPr>
        <w:t>– see</w:t>
      </w:r>
      <w:r w:rsidR="00950641" w:rsidRPr="00BA2B02">
        <w:rPr>
          <w:lang w:bidi="hi-IN"/>
        </w:rPr>
        <w:t xml:space="preserve"> section </w:t>
      </w:r>
      <w:r w:rsidR="00AB4359" w:rsidRPr="00BA2B02">
        <w:fldChar w:fldCharType="begin"/>
      </w:r>
      <w:r w:rsidR="00AB4359" w:rsidRPr="00BA2B02">
        <w:instrText xml:space="preserve"> REF _Ref374010899 \r \h  \* MERGEFORMAT </w:instrText>
      </w:r>
      <w:r w:rsidR="00AB4359" w:rsidRPr="00BA2B02">
        <w:fldChar w:fldCharType="separate"/>
      </w:r>
      <w:r w:rsidR="00815DEF" w:rsidRPr="00BA2B02">
        <w:rPr>
          <w:rFonts w:cs="Mangal" w:hint="cs"/>
          <w:cs/>
          <w:lang w:bidi="hi-IN"/>
        </w:rPr>
        <w:t>‎</w:t>
      </w:r>
      <w:r w:rsidR="00815DEF" w:rsidRPr="00BA2B02">
        <w:rPr>
          <w:lang w:bidi="hi-IN"/>
        </w:rPr>
        <w:t>3.3</w:t>
      </w:r>
      <w:r w:rsidR="00AB4359" w:rsidRPr="00BA2B02">
        <w:fldChar w:fldCharType="end"/>
      </w:r>
      <w:r w:rsidR="00950641" w:rsidRPr="00BA2B02">
        <w:rPr>
          <w:lang w:bidi="hi-IN"/>
        </w:rPr>
        <w:t>.</w:t>
      </w:r>
    </w:p>
    <w:p w:rsidR="00A96D14" w:rsidRDefault="00A4786F" w:rsidP="0098051F">
      <w:pPr>
        <w:spacing w:line="480" w:lineRule="auto"/>
      </w:pPr>
      <w:r>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FA5079">
      <w:pPr>
        <w:spacing w:line="480" w:lineRule="auto"/>
      </w:pPr>
      <w:r>
        <w:lastRenderedPageBreak/>
        <w:t xml:space="preserve">We </w:t>
      </w:r>
      <w:r w:rsidR="002F4E2F">
        <w:t>analyze</w:t>
      </w:r>
      <w:r w:rsidR="00AC2BE1">
        <w:t>d</w:t>
      </w:r>
      <w:r w:rsidR="002F4E2F">
        <w:t xml:space="preserve"> this model with two methods</w:t>
      </w:r>
      <w:r>
        <w:t>. The first is analytic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 xml:space="preserve">(ii) the number of deleterious mutations per individual </w:t>
      </w:r>
      <w:r w:rsidR="00FA5079">
        <w:t>is init</w:t>
      </w:r>
      <w:r w:rsidR="008A73E2">
        <w:t xml:space="preserve">ially at a mutation-selection balance (MSB) and </w:t>
      </w:r>
      <w:r>
        <w:t>is Poisson distributed</w:t>
      </w:r>
      <w:r w:rsidR="00F0097B">
        <w:t xml:space="preserve"> with mean </w:t>
      </w:r>
      <w:r w:rsidR="00F0097B" w:rsidRPr="00527A49">
        <w:rPr>
          <w:i/>
          <w:iCs/>
        </w:rPr>
        <w:t>U/s</w:t>
      </w:r>
      <w:r w:rsidR="008752E9">
        <w:t xml:space="preserve"> </w:t>
      </w:r>
      <w:r w:rsidR="00AB4359">
        <w:fldChar w:fldCharType="begin" w:fldLock="1"/>
      </w:r>
      <w:r w:rsidR="002E3785">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AB4359">
        <w:fldChar w:fldCharType="separate"/>
      </w:r>
      <w:r w:rsidR="008752E9" w:rsidRPr="00CD660F">
        <w:rPr>
          <w:noProof/>
        </w:rPr>
        <w:t>(Haigh 1978)</w:t>
      </w:r>
      <w:r w:rsidR="00AB435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BA2B02" w:rsidRDefault="000D56CE" w:rsidP="00FA5079">
      <w:pPr>
        <w:spacing w:line="480" w:lineRule="auto"/>
      </w:pPr>
      <w:r>
        <w:t xml:space="preserve">The second </w:t>
      </w:r>
      <w:r w:rsidR="00CA58CA">
        <w:t xml:space="preserve">method </w:t>
      </w:r>
      <w:r>
        <w:t xml:space="preserve">is a stochastic Wright-Fisher simulation with selection, mutation and </w:t>
      </w:r>
      <w:r w:rsidR="00FA5079">
        <w:t xml:space="preserve">genetic </w:t>
      </w:r>
      <w:r>
        <w:t>drift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B</w:t>
      </w:r>
      <w:r>
        <w:t>), in which we: (</w:t>
      </w:r>
      <w:proofErr w:type="spellStart"/>
      <w:r>
        <w:t>i</w:t>
      </w:r>
      <w:proofErr w:type="spellEnd"/>
      <w:r>
        <w:t xml:space="preserve">) </w:t>
      </w:r>
      <w:r w:rsidR="00527A49">
        <w:t>allow</w:t>
      </w:r>
      <w:r>
        <w:t xml:space="preserve"> individuals with deleterious </w:t>
      </w:r>
      <w:r w:rsidR="00FA5079">
        <w:t>alleles</w:t>
      </w:r>
      <w:r>
        <w:t xml:space="preserve"> </w:t>
      </w:r>
      <w:r w:rsidR="00FA5079">
        <w:t xml:space="preserve">to </w:t>
      </w:r>
      <w:r w:rsidR="00A4786F">
        <w:t xml:space="preserve">contribute to adaptation; </w:t>
      </w:r>
      <w:r>
        <w:t xml:space="preserve">(ii) </w:t>
      </w:r>
      <w:r w:rsidR="00FA5079">
        <w:t>let</w:t>
      </w:r>
      <w:r>
        <w:t xml:space="preserve"> </w:t>
      </w:r>
      <w:r w:rsidR="00A4786F">
        <w:t>a mutation-free population to evolve t</w:t>
      </w:r>
      <w:r w:rsidR="00A4786F" w:rsidRPr="00BA2B02">
        <w:t xml:space="preserve">o </w:t>
      </w:r>
      <w:r w:rsidR="008A73E2" w:rsidRPr="00BA2B02">
        <w:t>the</w:t>
      </w:r>
      <w:r w:rsidR="00A4786F" w:rsidRPr="00BA2B02">
        <w:t xml:space="preserve"> </w:t>
      </w:r>
      <w:r w:rsidRPr="00BA2B02">
        <w:t>MSB.</w:t>
      </w:r>
      <w:r w:rsidR="001E56C5" w:rsidRPr="00BA2B02">
        <w:t xml:space="preserve"> </w:t>
      </w:r>
      <w:r w:rsidR="001968C9" w:rsidRPr="00BA2B02">
        <w:t>We also use this simulation model to study competitions between the different mutational strategies.</w:t>
      </w:r>
    </w:p>
    <w:p w:rsidR="002F4E2F" w:rsidRDefault="00BA2B02" w:rsidP="00E9784D">
      <w:pPr>
        <w:spacing w:line="480" w:lineRule="auto"/>
      </w:pPr>
      <w:r w:rsidRPr="00BA2B02">
        <w:fldChar w:fldCharType="begin"/>
      </w:r>
      <w:r w:rsidRPr="00BA2B02">
        <w:instrText xml:space="preserve"> REF _Ref358791100 \h  \* MERGEFORMAT </w:instrText>
      </w:r>
      <w:r w:rsidRPr="00BA2B02">
        <w:fldChar w:fldCharType="separate"/>
      </w:r>
      <w:r w:rsidR="00815DEF" w:rsidRPr="00BA2B02">
        <w:t>Table 1</w:t>
      </w:r>
      <w:r w:rsidRPr="00BA2B02">
        <w:fldChar w:fldCharType="end"/>
      </w:r>
      <w:r w:rsidR="00000DD9" w:rsidRPr="00BA2B02">
        <w:t xml:space="preserve"> summarizes the model parameters with</w:t>
      </w:r>
      <w:r w:rsidR="00000DD9">
        <w:t xml:space="preserve">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4B3F18">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BA2849">
        <w:t>A</w:t>
      </w:r>
      <w:r w:rsidR="002D7506">
        <w:t>).</w:t>
      </w:r>
      <w:r w:rsidR="0002786D">
        <w:t xml:space="preserve"> Denoting the popu</w:t>
      </w:r>
      <w:r w:rsidR="0002786D" w:rsidRPr="00BA2B02">
        <w:t xml:space="preserve">lation size by </w:t>
      </w:r>
      <w:r w:rsidR="0002786D" w:rsidRPr="00BA2B02">
        <w:rPr>
          <w:i/>
          <w:iCs/>
        </w:rPr>
        <w:t xml:space="preserve">N, </w:t>
      </w:r>
      <w:r w:rsidR="0002786D" w:rsidRPr="00BA2B02">
        <w:t xml:space="preserve">we </w:t>
      </w:r>
      <w:r w:rsidRPr="00BA2B02">
        <w:t xml:space="preserve">note </w:t>
      </w:r>
      <w:r w:rsidR="0002786D" w:rsidRPr="00BA2B02">
        <w:t>that (</w:t>
      </w:r>
      <w:proofErr w:type="spellStart"/>
      <w:r w:rsidR="0002786D" w:rsidRPr="00BA2B02">
        <w:t>i</w:t>
      </w:r>
      <w:proofErr w:type="spellEnd"/>
      <w:r w:rsidR="0002786D"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rsidRPr="00BA2B02">
        <w:t xml:space="preserve"> then double mutants </w:t>
      </w:r>
      <w:r w:rsidR="007E1D16" w:rsidRPr="00BA2B02">
        <w:t xml:space="preserve">are already expected </w:t>
      </w:r>
      <w:r w:rsidR="0002786D" w:rsidRPr="00BA2B02">
        <w:t>at the MSB and adaptation will not require new mutations</w:t>
      </w:r>
      <w:r w:rsidR="00BA2849" w:rsidRPr="00BA2B02">
        <w:t>;</w:t>
      </w:r>
      <w:r w:rsidR="004B3F18">
        <w:t xml:space="preserve"> and</w:t>
      </w:r>
      <w:r w:rsidR="00BA2849" w:rsidRPr="00BA2B02">
        <w:t xml:space="preserve"> </w:t>
      </w:r>
      <w:r w:rsidR="0002786D"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have </w:t>
      </w:r>
      <w:r w:rsidR="004B3F18">
        <w:t>no</w:t>
      </w:r>
      <w:r>
        <w:t xml:space="preserve">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4B3F18">
      <w:pPr>
        <w:spacing w:after="0" w:line="480" w:lineRule="auto"/>
        <w:jc w:val="both"/>
      </w:pPr>
      <w:r>
        <w:lastRenderedPageBreak/>
        <w:t xml:space="preserve">Combining these two constraints </w:t>
      </w:r>
      <w:r w:rsidR="004B3F18">
        <w:t xml:space="preserve">we get this </w:t>
      </w:r>
      <w:r w:rsidR="00CA58CA">
        <w:t xml:space="preserve">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A95F28">
        <w:t>)</w:t>
      </w:r>
      <w:r w:rsidR="00F25234">
        <w:t>.</w:t>
      </w:r>
    </w:p>
    <w:p w:rsidR="002D7506" w:rsidRPr="00BA2B02" w:rsidRDefault="0002786D" w:rsidP="004B3F18">
      <w:pPr>
        <w:spacing w:line="480" w:lineRule="auto"/>
      </w:pPr>
      <w:r>
        <w:t>T</w:t>
      </w:r>
      <w:r w:rsidR="004B3F18">
        <w:t>he frequency</w:t>
      </w:r>
      <w:r w:rsidR="002D7506">
        <w:t xml:space="preserve"> of w</w:t>
      </w:r>
      <w:r w:rsidR="002D7506" w:rsidRPr="00BA2B02">
        <w:t xml:space="preserve">ildtype </w:t>
      </w:r>
      <w:r w:rsidR="00BD0663" w:rsidRPr="00BA2B02">
        <w:t>(</w:t>
      </w:r>
      <w:r w:rsidR="002D7506" w:rsidRPr="00BA2B02">
        <w:rPr>
          <w:i/>
          <w:iCs/>
        </w:rPr>
        <w:t>ab</w:t>
      </w:r>
      <w:r w:rsidR="00BD0663" w:rsidRPr="00BA2B02">
        <w:t>)</w:t>
      </w:r>
      <w:r w:rsidR="004B3F18">
        <w:t xml:space="preserve"> and single mutants</w:t>
      </w:r>
      <w:r w:rsidR="002D7506" w:rsidRPr="00BA2B02">
        <w:t xml:space="preserve"> </w:t>
      </w:r>
      <w:r w:rsidR="00BD0663" w:rsidRPr="00BA2B02">
        <w:t>(</w:t>
      </w:r>
      <w:proofErr w:type="spellStart"/>
      <w:r w:rsidR="002D7506" w:rsidRPr="00BA2B02">
        <w:rPr>
          <w:i/>
          <w:iCs/>
        </w:rPr>
        <w:t>aB</w:t>
      </w:r>
      <w:proofErr w:type="spellEnd"/>
      <w:r w:rsidR="002D7506" w:rsidRPr="00BA2B02">
        <w:t xml:space="preserve"> and </w:t>
      </w:r>
      <w:r w:rsidR="002D7506" w:rsidRPr="00BA2B02">
        <w:rPr>
          <w:i/>
          <w:iCs/>
        </w:rPr>
        <w:t>Ab</w:t>
      </w:r>
      <w:r w:rsidR="00BD0663" w:rsidRPr="00BA2B02">
        <w:t xml:space="preserve"> combined)</w:t>
      </w:r>
      <w:r w:rsidR="002D7506" w:rsidRPr="00BA2B02">
        <w:t xml:space="preserve"> </w:t>
      </w:r>
      <w:r w:rsidR="00A95F28" w:rsidRPr="00BA2B02">
        <w:t xml:space="preserve">that are mutation-free </w:t>
      </w:r>
      <w:r w:rsidRPr="00BA2B02">
        <w:t xml:space="preserve">at the MSB </w:t>
      </w:r>
      <w:r w:rsidR="002D7506" w:rsidRPr="00BA2B02">
        <w:t>are</w:t>
      </w:r>
      <w:r w:rsidR="004B3F18">
        <w:t xml:space="preserve"> </w:t>
      </w:r>
      <w:r w:rsidR="004B3F18" w:rsidRPr="007169AD">
        <w:t>roughly</w:t>
      </w:r>
      <w:r w:rsidR="002D7506"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rsidRPr="00BA2B02">
        <w:t xml:space="preserve"> </w:t>
      </w:r>
      <w:proofErr w:type="gramStart"/>
      <w:r w:rsidR="002D7506"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rsidRPr="00BA2B02">
        <w:t>, respectively</w:t>
      </w:r>
      <w:r w:rsidR="002D7506" w:rsidRPr="00BA2B02">
        <w:t>.</w:t>
      </w:r>
      <w:r w:rsidR="00BD0663" w:rsidRPr="00BA2B02">
        <w:t xml:space="preserve"> The probability that an offspring of wildtype</w:t>
      </w:r>
      <w:r w:rsidR="001975FE" w:rsidRPr="00BA2B02">
        <w:t xml:space="preserve"> or single mutant parent</w:t>
      </w:r>
      <w:r w:rsidR="004B3F18">
        <w:t xml:space="preserve"> is a double mutant </w:t>
      </w:r>
      <w:r w:rsidR="00BD0663" w:rsidRPr="00BA2B02">
        <w:rPr>
          <w:i/>
          <w:iCs/>
        </w:rPr>
        <w:t>AB</w:t>
      </w:r>
      <w:r w:rsidR="00BD0663"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sidRPr="00BA2B02">
        <w:rPr>
          <w:rFonts w:eastAsiaTheme="minorEastAsia"/>
        </w:rPr>
        <w:t xml:space="preserve"> </w:t>
      </w:r>
      <w:proofErr w:type="gramStart"/>
      <w:r w:rsidR="00BD0663" w:rsidRPr="00BA2B02">
        <w:rPr>
          <w:rFonts w:eastAsiaTheme="minorEastAsia"/>
        </w:rPr>
        <w:t xml:space="preserve">and </w:t>
      </w:r>
      <w:proofErr w:type="gramEnd"/>
      <m:oMath>
        <m:r>
          <w:rPr>
            <w:rFonts w:ascii="Cambria Math" w:hAnsi="Cambria Math"/>
          </w:rPr>
          <m:t>μ</m:t>
        </m:r>
      </m:oMath>
      <w:r w:rsidR="00BD0663" w:rsidRPr="00BA2B02">
        <w:t>, respectively.</w:t>
      </w:r>
      <w:r w:rsidR="002D7506" w:rsidRPr="00BA2B02">
        <w:t xml:space="preserve"> </w:t>
      </w:r>
      <w:r w:rsidR="00414AEF" w:rsidRPr="00BA2B02">
        <w:t xml:space="preserve">The probability that </w:t>
      </w:r>
      <w:r w:rsidR="00BA2849" w:rsidRPr="00BA2B02">
        <w:t>such an offspring is also mutation-</w:t>
      </w:r>
      <w:r w:rsidR="00BD0663" w:rsidRPr="00BA2B02">
        <w:t>free</w:t>
      </w:r>
      <w:r w:rsidR="00332C18" w:rsidRPr="00BA2B02">
        <w:t xml:space="preserve"> </w:t>
      </w:r>
      <w:r w:rsidR="004B3F18">
        <w:t>in</w:t>
      </w:r>
      <w:r w:rsidR="00332C18" w:rsidRPr="00BA2B02">
        <w:t xml:space="preserve"> the rest of its genome</w:t>
      </w:r>
      <w:r w:rsidR="00BD0663" w:rsidRPr="00BA2B02">
        <w:t xml:space="preserve">, that is, the only mutations that occurred were at the specific loci, </w:t>
      </w:r>
      <w:proofErr w:type="gramStart"/>
      <w:r w:rsidR="00BD0663"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sidRPr="00BA2B02">
        <w:rPr>
          <w:rFonts w:eastAsiaTheme="minorEastAsia"/>
        </w:rPr>
        <w:t xml:space="preserve">. Therefore, </w:t>
      </w:r>
      <w:r w:rsidR="00414AEF" w:rsidRPr="00BA2B02">
        <w:t>t</w:t>
      </w:r>
      <w:r w:rsidR="002D7506" w:rsidRPr="00BA2B02">
        <w:t xml:space="preserve">he probability </w:t>
      </w:r>
      <w:r w:rsidR="002D7506" w:rsidRPr="00BA2B02">
        <w:rPr>
          <w:i/>
          <w:iCs/>
        </w:rPr>
        <w:t>q</w:t>
      </w:r>
      <w:r w:rsidR="002D7506" w:rsidRPr="00BA2B02">
        <w:t xml:space="preserve"> that a random </w:t>
      </w:r>
      <w:r w:rsidR="00BD0663" w:rsidRPr="00BA2B02">
        <w:t>offspring</w:t>
      </w:r>
      <w:r w:rsidR="002D7506" w:rsidRPr="00BA2B02">
        <w:t xml:space="preserve"> is a double mutant, given there are no double mutants</w:t>
      </w:r>
      <w:r w:rsidR="00A95F28" w:rsidRPr="00BA2B02">
        <w:t xml:space="preserve"> in </w:t>
      </w:r>
      <w:r w:rsidR="005F6C08" w:rsidRPr="00BA2B02">
        <w:t>the current</w:t>
      </w:r>
      <w:r w:rsidR="00A95F28" w:rsidRPr="00BA2B02">
        <w:t xml:space="preserve"> generation</w:t>
      </w:r>
      <w:r w:rsidR="004B3F18">
        <w:t>,</w:t>
      </w:r>
      <w:r w:rsidR="00BA2849" w:rsidRPr="00BA2B02">
        <w:t xml:space="preserve"> can be approximated by</w:t>
      </w:r>
      <w:r w:rsidR="002D7506" w:rsidRPr="00BA2B02">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Pr="00BA2B02"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rsidRPr="00BA2B02">
              <w:t>.</w:t>
            </w:r>
          </w:p>
        </w:tc>
        <w:tc>
          <w:tcPr>
            <w:tcW w:w="500" w:type="pct"/>
            <w:vAlign w:val="center"/>
          </w:tcPr>
          <w:p w:rsidR="002D7506" w:rsidRDefault="002D7506" w:rsidP="00E9784D">
            <w:pPr>
              <w:spacing w:line="480" w:lineRule="auto"/>
            </w:pPr>
            <w:bookmarkStart w:id="3" w:name="_Ref354134924"/>
            <w:r w:rsidRPr="00BA2B02">
              <w:t>(</w:t>
            </w:r>
            <w:r w:rsidR="00AB4359" w:rsidRPr="00BA2B02">
              <w:fldChar w:fldCharType="begin"/>
            </w:r>
            <w:r w:rsidR="00C64915" w:rsidRPr="00BA2B02">
              <w:instrText xml:space="preserve"> SEQ Equation </w:instrText>
            </w:r>
            <w:r w:rsidR="00AB4359" w:rsidRPr="00BA2B02">
              <w:fldChar w:fldCharType="separate"/>
            </w:r>
            <w:r w:rsidR="00815DEF" w:rsidRPr="00BA2B02">
              <w:rPr>
                <w:noProof/>
              </w:rPr>
              <w:t>2</w:t>
            </w:r>
            <w:r w:rsidR="00AB4359" w:rsidRPr="00BA2B02">
              <w:rPr>
                <w:noProof/>
              </w:rPr>
              <w:fldChar w:fldCharType="end"/>
            </w:r>
            <w:r w:rsidRPr="00BA2B02">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281FD7"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AB4359">
              <w:fldChar w:fldCharType="begin"/>
            </w:r>
            <w:r w:rsidR="00C64915" w:rsidRPr="00EC7EBC">
              <w:instrText xml:space="preserve"> SEQ Equation </w:instrText>
            </w:r>
            <w:r w:rsidR="00AB4359">
              <w:fldChar w:fldCharType="separate"/>
            </w:r>
            <w:r w:rsidR="00815DEF">
              <w:rPr>
                <w:noProof/>
              </w:rPr>
              <w:t>3</w:t>
            </w:r>
            <w:r w:rsidR="00AB4359">
              <w:rPr>
                <w:noProof/>
              </w:rPr>
              <w:fldChar w:fldCharType="end"/>
            </w:r>
            <w:r>
              <w:t>)</w:t>
            </w:r>
            <w:bookmarkEnd w:id="4"/>
          </w:p>
        </w:tc>
      </w:tr>
    </w:tbl>
    <w:p w:rsidR="0002786D" w:rsidRDefault="005447DA" w:rsidP="004B3F18">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BA2B02">
        <w:fldChar w:fldCharType="begin"/>
      </w:r>
      <w:r w:rsidR="00BA2B02">
        <w:instrText xml:space="preserve"> REF _Ref354134924 \h  \* MERGEFORMAT </w:instrText>
      </w:r>
      <w:r w:rsidR="00BA2B02">
        <w:fldChar w:fldCharType="separate"/>
      </w:r>
      <w:r w:rsidR="00815DEF">
        <w:rPr>
          <w:noProof/>
        </w:rPr>
        <w:t>2</w:t>
      </w:r>
      <w:r w:rsidR="00BA2B02">
        <w:fldChar w:fldCharType="end"/>
      </w:r>
      <w:r>
        <w:t xml:space="preserve"> and </w:t>
      </w:r>
      <w:r w:rsidR="00BA2B02">
        <w:fldChar w:fldCharType="begin"/>
      </w:r>
      <w:r w:rsidR="00BA2B02">
        <w:instrText xml:space="preserve"> REF _Ref354134926 \h  \* MERGEFORMAT </w:instrText>
      </w:r>
      <w:r w:rsidR="00BA2B02">
        <w:fldChar w:fldCharType="separate"/>
      </w:r>
      <w:r w:rsidR="00815DEF">
        <w:rPr>
          <w:noProof/>
        </w:rPr>
        <w:t>3</w:t>
      </w:r>
      <w:r w:rsidR="00BA2B02">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 xml:space="preserve">has two possible </w:t>
      </w:r>
      <w:r>
        <w:lastRenderedPageBreak/>
        <w:t>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AB4359">
              <w:fldChar w:fldCharType="begin"/>
            </w:r>
            <w:r w:rsidR="00C64915" w:rsidRPr="00EC7EBC">
              <w:instrText xml:space="preserve"> SEQ Equation </w:instrText>
            </w:r>
            <w:r w:rsidR="00AB4359">
              <w:fldChar w:fldCharType="separate"/>
            </w:r>
            <w:r w:rsidR="00815DEF">
              <w:rPr>
                <w:noProof/>
              </w:rPr>
              <w:t>4</w:t>
            </w:r>
            <w:r w:rsidR="00AB435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AB4359">
        <w:rPr>
          <w:lang w:bidi="hi-IN"/>
        </w:rPr>
        <w:fldChar w:fldCharType="begin" w:fldLock="1"/>
      </w:r>
      <w:r w:rsidR="002E3785">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AB4359">
        <w:rPr>
          <w:lang w:bidi="hi-IN"/>
        </w:rPr>
        <w:fldChar w:fldCharType="separate"/>
      </w:r>
      <w:r w:rsidR="00663378" w:rsidRPr="00663378">
        <w:rPr>
          <w:noProof/>
          <w:lang w:bidi="hi-IN"/>
        </w:rPr>
        <w:t>(Fisher 1930 p. 76)</w:t>
      </w:r>
      <w:r w:rsidR="00AB435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BA2B02">
        <w:fldChar w:fldCharType="begin"/>
      </w:r>
      <w:r w:rsidR="00BA2B02">
        <w:instrText xml:space="preserve"> REF _Ref374010899 \r \h  \* MERGEFORMAT </w:instrText>
      </w:r>
      <w:r w:rsidR="00BA2B02">
        <w:fldChar w:fldCharType="separate"/>
      </w:r>
      <w:r w:rsidR="00815DEF">
        <w:rPr>
          <w:rFonts w:hint="cs"/>
          <w:cs/>
          <w:lang w:bidi="hi-IN"/>
        </w:rPr>
        <w:t>‎</w:t>
      </w:r>
      <w:r w:rsidR="00815DEF">
        <w:rPr>
          <w:lang w:bidi="hi-IN"/>
        </w:rPr>
        <w:t>3.3</w:t>
      </w:r>
      <w:r w:rsidR="00BA2B02">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6"/>
    </w:p>
    <w:p w:rsidR="00B82D73" w:rsidRPr="00D516F5" w:rsidRDefault="00B82D73" w:rsidP="00332C18">
      <w:pPr>
        <w:spacing w:line="480" w:lineRule="auto"/>
      </w:pPr>
      <w:r>
        <w:t xml:space="preserve">From the probability </w:t>
      </w:r>
      <w:r>
        <w:rPr>
          <w:i/>
          <w:iCs/>
        </w:rPr>
        <w:t>q</w:t>
      </w:r>
      <w:r>
        <w:t xml:space="preserve"> t</w:t>
      </w:r>
      <w:r w:rsidRPr="00BA2B02">
        <w:t xml:space="preserve">hat a random </w:t>
      </w:r>
      <w:r w:rsidR="00BA2849" w:rsidRPr="00BA2B02">
        <w:t>offspring</w:t>
      </w:r>
      <w:r w:rsidRPr="00BA2B02">
        <w:t xml:space="preserve"> is a double mutant</w:t>
      </w:r>
      <w:r w:rsidR="008967F9" w:rsidRPr="00BA2B02">
        <w:t>,</w:t>
      </w:r>
      <w:r w:rsidRPr="00BA2B02">
        <w:t xml:space="preserve"> we can derive the probability that </w:t>
      </w:r>
      <w:r w:rsidR="00332C18" w:rsidRPr="00BA2B02">
        <w:t xml:space="preserve">one or more </w:t>
      </w:r>
      <w:r w:rsidRPr="00BA2B02">
        <w:t>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w:t>
      </w:r>
      <w:r w:rsidR="00BA2849" w:rsidRPr="00BA2B02">
        <w:t xml:space="preserve">This </w:t>
      </w:r>
      <w:r w:rsidR="0098051F" w:rsidRPr="00BA2B02">
        <w:t xml:space="preserve">is a good approximation because </w:t>
      </w:r>
      <w:proofErr w:type="spellStart"/>
      <w:r w:rsidR="0098051F" w:rsidRPr="00BA2B02">
        <w:rPr>
          <w:i/>
          <w:iCs/>
        </w:rPr>
        <w:t>Nq</w:t>
      </w:r>
      <w:proofErr w:type="spellEnd"/>
      <w:r w:rsidR="0098051F" w:rsidRPr="00BA2B02">
        <w:t xml:space="preserve"> is very small due to </w:t>
      </w:r>
      <w:r w:rsidR="00BA2849" w:rsidRPr="00BA2B02">
        <w:t>t</w:t>
      </w:r>
      <w:r w:rsidR="00CA58CA" w:rsidRPr="00BA2B02">
        <w:t>he c</w:t>
      </w:r>
      <w:r w:rsidRPr="00BA2B02">
        <w:t xml:space="preserve">onstraint </w:t>
      </w:r>
      <w:r w:rsidR="00B1479E" w:rsidRPr="00BA2B02">
        <w:t xml:space="preserve">on </w:t>
      </w:r>
      <w:r w:rsidR="00B1479E" w:rsidRPr="00BA2B02">
        <w:rPr>
          <w:i/>
          <w:iCs/>
        </w:rPr>
        <w:t>N</w:t>
      </w:r>
      <w:r w:rsidRPr="00BA2B02">
        <w:t>.</w:t>
      </w:r>
      <w:r w:rsidR="005447DA" w:rsidRPr="00BA2B02">
        <w:t xml:space="preserve"> </w:t>
      </w:r>
      <w:r w:rsidRPr="00BA2B02">
        <w:t xml:space="preserve">Once a double mutant appears it </w:t>
      </w:r>
      <w:r w:rsidR="005F6C08" w:rsidRPr="00BA2B02">
        <w:t>g</w:t>
      </w:r>
      <w:r w:rsidR="008967F9" w:rsidRPr="00BA2B02">
        <w:t xml:space="preserve">oes to fixation with </w:t>
      </w:r>
      <w:r w:rsidRPr="00BA2B02">
        <w:t>p</w:t>
      </w:r>
      <w:r>
        <w:t xml:space="preserve">robability </w:t>
      </w:r>
      <w:r w:rsidRPr="00B82D73">
        <w:rPr>
          <w:i/>
          <w:iCs/>
        </w:rPr>
        <w:t>ρ</w:t>
      </w:r>
      <w:r w:rsidR="005447DA">
        <w:t>.</w:t>
      </w:r>
    </w:p>
    <w:p w:rsidR="00B82D73" w:rsidRDefault="00B82D73" w:rsidP="001776D4">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AB4359">
              <w:fldChar w:fldCharType="begin"/>
            </w:r>
            <w:r w:rsidR="009850ED" w:rsidRPr="00EC7EBC">
              <w:instrText xml:space="preserve"> SEQ Equation </w:instrText>
            </w:r>
            <w:r w:rsidR="00AB4359">
              <w:fldChar w:fldCharType="separate"/>
            </w:r>
            <w:r w:rsidR="00815DEF">
              <w:rPr>
                <w:noProof/>
              </w:rPr>
              <w:t>5</w:t>
            </w:r>
            <w:r w:rsidR="00AB4359">
              <w:rPr>
                <w:noProof/>
              </w:rPr>
              <w:fldChar w:fldCharType="end"/>
            </w:r>
            <w:r>
              <w:t>)</w:t>
            </w:r>
          </w:p>
        </w:tc>
      </w:tr>
    </w:tbl>
    <w:p w:rsidR="00A96D14" w:rsidRPr="00020A87" w:rsidRDefault="00A96D14" w:rsidP="00E9784D">
      <w:pPr>
        <w:pStyle w:val="Heading2"/>
        <w:spacing w:line="480" w:lineRule="auto"/>
      </w:pPr>
      <w:r w:rsidRPr="00020A87">
        <w:t>Wright-Fisher simulations</w:t>
      </w:r>
    </w:p>
    <w:p w:rsidR="00A96D14" w:rsidRPr="00020A87" w:rsidRDefault="00A96D14" w:rsidP="00020A87">
      <w:pPr>
        <w:spacing w:line="480" w:lineRule="auto"/>
      </w:pPr>
      <w:r w:rsidRPr="00020A87">
        <w:t>We use</w:t>
      </w:r>
      <w:r w:rsidR="006911A5" w:rsidRPr="00020A87">
        <w:t>d</w:t>
      </w:r>
      <w:r w:rsidRPr="00020A87">
        <w:t xml:space="preserve"> Wright-Fisher </w:t>
      </w:r>
      <w:r w:rsidR="006911A5" w:rsidRPr="00020A87">
        <w:t>simulations</w:t>
      </w:r>
      <w:r w:rsidR="007D5C6B" w:rsidRPr="00020A87">
        <w:t xml:space="preserve"> to study the evolution of a finite asexual</w:t>
      </w:r>
      <w:r w:rsidRPr="00020A87">
        <w:t xml:space="preserve"> </w:t>
      </w:r>
      <w:r w:rsidR="007D5C6B" w:rsidRPr="00020A87">
        <w:t xml:space="preserve">population under </w:t>
      </w:r>
      <w:r w:rsidRPr="00020A87">
        <w:t>selection, mutation and drift (Figure 1</w:t>
      </w:r>
      <w:r w:rsidR="006D1AF4" w:rsidRPr="00020A87">
        <w:t>B</w:t>
      </w:r>
      <w:r w:rsidRPr="00020A87">
        <w:t xml:space="preserve">). </w:t>
      </w:r>
      <w:r w:rsidR="00020A87" w:rsidRPr="00020A87">
        <w:t>In the simulations, w</w:t>
      </w:r>
      <w:r w:rsidR="007B5572" w:rsidRPr="00020A87">
        <w:t xml:space="preserve">e </w:t>
      </w:r>
      <w:r w:rsidR="007B5572" w:rsidRPr="00020A87">
        <w:lastRenderedPageBreak/>
        <w:t>divide the individuals to classes according to their genotypes (</w:t>
      </w:r>
      <w:r w:rsidR="007B5572" w:rsidRPr="00020A87">
        <w:rPr>
          <w:i/>
          <w:iCs/>
        </w:rPr>
        <w:t>ab/</w:t>
      </w:r>
      <w:r w:rsidR="00BA2849" w:rsidRPr="00020A87">
        <w:rPr>
          <w:i/>
          <w:iCs/>
        </w:rPr>
        <w:t>x</w:t>
      </w:r>
      <w:r w:rsidR="007B5572" w:rsidRPr="00020A87">
        <w:t xml:space="preserve">, </w:t>
      </w:r>
      <w:r w:rsidR="007B5572" w:rsidRPr="00020A87">
        <w:rPr>
          <w:i/>
          <w:iCs/>
        </w:rPr>
        <w:t>Ab/</w:t>
      </w:r>
      <w:r w:rsidR="00BA2849" w:rsidRPr="00020A87">
        <w:rPr>
          <w:i/>
          <w:iCs/>
        </w:rPr>
        <w:t>x</w:t>
      </w:r>
      <w:r w:rsidR="007B5572" w:rsidRPr="00020A87">
        <w:t>,</w:t>
      </w:r>
      <w:r w:rsidR="007B5572" w:rsidRPr="00020A87">
        <w:rPr>
          <w:i/>
          <w:iCs/>
        </w:rPr>
        <w:t xml:space="preserve"> </w:t>
      </w:r>
      <w:proofErr w:type="spellStart"/>
      <w:r w:rsidR="007B5572" w:rsidRPr="00020A87">
        <w:rPr>
          <w:i/>
          <w:iCs/>
        </w:rPr>
        <w:t>aB</w:t>
      </w:r>
      <w:proofErr w:type="spellEnd"/>
      <w:r w:rsidR="007B5572" w:rsidRPr="00020A87">
        <w:rPr>
          <w:i/>
          <w:iCs/>
        </w:rPr>
        <w:t>/</w:t>
      </w:r>
      <w:r w:rsidR="00BA2849" w:rsidRPr="00020A87">
        <w:rPr>
          <w:i/>
          <w:iCs/>
        </w:rPr>
        <w:t>x</w:t>
      </w:r>
      <w:r w:rsidR="007B5572" w:rsidRPr="00020A87">
        <w:t>,</w:t>
      </w:r>
      <w:r w:rsidR="007B5572" w:rsidRPr="00020A87">
        <w:rPr>
          <w:i/>
          <w:iCs/>
        </w:rPr>
        <w:t xml:space="preserve"> </w:t>
      </w:r>
      <w:r w:rsidR="007B5572" w:rsidRPr="00020A87">
        <w:t>and</w:t>
      </w:r>
      <w:r w:rsidR="007B5572" w:rsidRPr="00020A87">
        <w:rPr>
          <w:i/>
          <w:iCs/>
        </w:rPr>
        <w:t xml:space="preserve"> AB/</w:t>
      </w:r>
      <w:r w:rsidR="00BA2849" w:rsidRPr="00020A87">
        <w:rPr>
          <w:i/>
          <w:iCs/>
        </w:rPr>
        <w:t>x</w:t>
      </w:r>
      <w:r w:rsidR="007B5572" w:rsidRPr="00020A87">
        <w:t xml:space="preserve">, where </w:t>
      </w:r>
      <w:r w:rsidR="00BA2849" w:rsidRPr="00020A87">
        <w:rPr>
          <w:i/>
          <w:iCs/>
        </w:rPr>
        <w:t>x</w:t>
      </w:r>
      <w:r w:rsidR="007B5572" w:rsidRPr="00020A87">
        <w:rPr>
          <w:rFonts w:ascii="Times New Roman" w:hAnsi="Times New Roman" w:cs="Times New Roman"/>
        </w:rPr>
        <w:t>≥</w:t>
      </w:r>
      <w:r w:rsidR="007B5572" w:rsidRPr="00020A87">
        <w:t xml:space="preserve">0 is the number of deleterious </w:t>
      </w:r>
      <w:r w:rsidR="003B23AC" w:rsidRPr="00020A87">
        <w:t>alleles</w:t>
      </w:r>
      <w:r w:rsidR="007B5572" w:rsidRPr="00020A87">
        <w:t xml:space="preserve">), and track the number of individuals in each class. </w:t>
      </w:r>
      <w:r w:rsidRPr="00020A87">
        <w:t>The simulation</w:t>
      </w:r>
      <w:r w:rsidR="006911A5" w:rsidRPr="00020A87">
        <w:t>s start</w:t>
      </w:r>
      <w:r w:rsidRPr="00020A87">
        <w:t xml:space="preserve"> with </w:t>
      </w:r>
      <w:r w:rsidR="003B23AC" w:rsidRPr="00020A87">
        <w:t xml:space="preserve">a smooth fitness landscape and </w:t>
      </w:r>
      <w:r w:rsidRPr="00020A87">
        <w:t>a mutation-free population (</w:t>
      </w:r>
      <w:r w:rsidR="007B5572" w:rsidRPr="00020A87">
        <w:t xml:space="preserve">all individuals start in the </w:t>
      </w:r>
      <w:r w:rsidRPr="00020A87">
        <w:rPr>
          <w:i/>
          <w:iCs/>
        </w:rPr>
        <w:t>ab/0</w:t>
      </w:r>
      <w:r w:rsidR="007B5572" w:rsidRPr="00020A87">
        <w:t xml:space="preserve"> class</w:t>
      </w:r>
      <w:r w:rsidRPr="00020A87">
        <w:t xml:space="preserve">) </w:t>
      </w:r>
      <w:r w:rsidR="007B5572" w:rsidRPr="00020A87">
        <w:t>that</w:t>
      </w:r>
      <w:r w:rsidRPr="00020A87">
        <w:t xml:space="preserve"> </w:t>
      </w:r>
      <w:r w:rsidR="00581307" w:rsidRPr="00020A87">
        <w:t xml:space="preserve">accumulates deleterious </w:t>
      </w:r>
      <w:r w:rsidR="003B23AC" w:rsidRPr="00020A87">
        <w:t xml:space="preserve">alleles </w:t>
      </w:r>
      <w:r w:rsidRPr="00020A87">
        <w:t>over the first 500 generations of the simulation</w:t>
      </w:r>
      <w:r w:rsidR="00544F00" w:rsidRPr="00020A87">
        <w:t>. W</w:t>
      </w:r>
      <w:r w:rsidRPr="00020A87">
        <w:t>ith</w:t>
      </w:r>
      <w:r w:rsidR="00544F00" w:rsidRPr="00020A87">
        <w:t xml:space="preserve"> </w:t>
      </w:r>
      <w:r w:rsidRPr="00020A87">
        <w:rPr>
          <w:i/>
          <w:iCs/>
        </w:rPr>
        <w:t>s</w:t>
      </w:r>
      <w:r w:rsidRPr="00020A87">
        <w:t>=0.</w:t>
      </w:r>
      <w:r w:rsidR="007B5572" w:rsidRPr="00020A87">
        <w:t>05</w:t>
      </w:r>
      <w:r w:rsidRPr="00020A87">
        <w:t xml:space="preserve">, 500 generations are enough to get the average number of deleterious </w:t>
      </w:r>
      <w:r w:rsidR="003B23AC" w:rsidRPr="00020A87">
        <w:t>alleles</w:t>
      </w:r>
      <w:r w:rsidRPr="00020A87">
        <w:t xml:space="preserve"> per individual to 99.3% of </w:t>
      </w:r>
      <w:r w:rsidR="00CA58CA" w:rsidRPr="00020A87">
        <w:t>its</w:t>
      </w:r>
      <w:r w:rsidRPr="00020A87">
        <w:t xml:space="preserve"> MSB value</w:t>
      </w:r>
      <w:r w:rsidR="00544F00" w:rsidRPr="00020A87">
        <w:t xml:space="preserve">, </w:t>
      </w:r>
      <w:r w:rsidR="00544F00" w:rsidRPr="00020A87">
        <w:rPr>
          <w:i/>
          <w:iCs/>
        </w:rPr>
        <w:t>U/s</w:t>
      </w:r>
      <w:r w:rsidRPr="00020A87">
        <w:t xml:space="preserve"> </w:t>
      </w:r>
      <w:r w:rsidR="00AB4359" w:rsidRPr="00020A87">
        <w:fldChar w:fldCharType="begin" w:fldLock="1"/>
      </w:r>
      <w:r w:rsidR="002E3785" w:rsidRPr="00020A8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sidRPr="00020A87">
        <w:fldChar w:fldCharType="separate"/>
      </w:r>
      <w:r w:rsidR="00663378" w:rsidRPr="00020A87">
        <w:rPr>
          <w:noProof/>
        </w:rPr>
        <w:t>(Gordo and Dionisio 2005)</w:t>
      </w:r>
      <w:r w:rsidR="00AB4359" w:rsidRPr="00020A87">
        <w:fldChar w:fldCharType="end"/>
      </w:r>
      <w:r w:rsidRPr="00020A87">
        <w:t>.</w:t>
      </w:r>
    </w:p>
    <w:p w:rsidR="00A96D14" w:rsidRPr="00020A87" w:rsidRDefault="00A96D14" w:rsidP="007169AD">
      <w:pPr>
        <w:spacing w:line="480" w:lineRule="auto"/>
        <w:rPr>
          <w:lang w:bidi="hi-IN"/>
        </w:rPr>
      </w:pPr>
      <w:r w:rsidRPr="00020A87">
        <w:t xml:space="preserve">After </w:t>
      </w:r>
      <w:r w:rsidR="00544F00" w:rsidRPr="00020A87">
        <w:t>500 generations</w:t>
      </w:r>
      <w:r w:rsidRPr="00020A87">
        <w:t xml:space="preserve"> </w:t>
      </w:r>
      <w:r w:rsidR="003B23AC" w:rsidRPr="00020A87">
        <w:t>the fitness landscape change</w:t>
      </w:r>
      <w:r w:rsidR="003F0E76" w:rsidRPr="00020A87">
        <w:t>s</w:t>
      </w:r>
      <w:r w:rsidR="003B23AC" w:rsidRPr="00020A87">
        <w:t xml:space="preserve"> to a rugged one</w:t>
      </w:r>
      <w:r w:rsidRPr="00020A87">
        <w:t xml:space="preserve">, </w:t>
      </w:r>
      <w:r w:rsidR="007169AD" w:rsidRPr="00020A87">
        <w:t xml:space="preserve">turning </w:t>
      </w:r>
      <w:r w:rsidRPr="00020A87">
        <w:rPr>
          <w:i/>
          <w:iCs/>
        </w:rPr>
        <w:t xml:space="preserve">AB </w:t>
      </w:r>
      <w:r w:rsidR="007169AD" w:rsidRPr="00020A87">
        <w:t xml:space="preserve">to the optimal </w:t>
      </w:r>
      <w:r w:rsidRPr="00020A87">
        <w:t xml:space="preserve">genotype </w:t>
      </w:r>
      <w:r w:rsidR="007169AD" w:rsidRPr="00020A87">
        <w:t>with fitness</w:t>
      </w:r>
      <w:r w:rsidRPr="00020A87">
        <w:t xml:space="preserve"> 1+</w:t>
      </w:r>
      <w:r w:rsidRPr="00020A87">
        <w:rPr>
          <w:i/>
          <w:iCs/>
        </w:rPr>
        <w:t>sH</w:t>
      </w:r>
      <w:r w:rsidRPr="00020A87">
        <w:t xml:space="preserve"> </w:t>
      </w:r>
      <w:r w:rsidR="008E4FCE" w:rsidRPr="00020A87">
        <w:t>(</w:t>
      </w:r>
      <w:r w:rsidR="008E4FCE" w:rsidRPr="00020A87">
        <w:fldChar w:fldCharType="begin"/>
      </w:r>
      <w:r w:rsidR="008E4FCE" w:rsidRPr="00020A87">
        <w:instrText xml:space="preserve"> REF _Ref354316371 \h  \* MERGEFORMAT </w:instrText>
      </w:r>
      <w:r w:rsidR="008E4FCE" w:rsidRPr="00020A87">
        <w:fldChar w:fldCharType="separate"/>
      </w:r>
      <w:r w:rsidR="008E4FCE" w:rsidRPr="00020A87">
        <w:t xml:space="preserve">Figure </w:t>
      </w:r>
      <w:r w:rsidR="008E4FCE" w:rsidRPr="00020A87">
        <w:rPr>
          <w:noProof/>
        </w:rPr>
        <w:t>1</w:t>
      </w:r>
      <w:r w:rsidR="008E4FCE" w:rsidRPr="00020A87">
        <w:fldChar w:fldCharType="end"/>
      </w:r>
      <w:r w:rsidR="008E4FCE" w:rsidRPr="00020A87">
        <w:t>B)</w:t>
      </w:r>
      <w:r w:rsidRPr="00020A87">
        <w:t>.</w:t>
      </w:r>
      <w:r w:rsidR="00CD4474" w:rsidRPr="00020A87">
        <w:t xml:space="preserve"> The simulation then proceeds until an </w:t>
      </w:r>
      <w:r w:rsidR="00CD4474" w:rsidRPr="00020A87">
        <w:rPr>
          <w:i/>
          <w:iCs/>
        </w:rPr>
        <w:t>AB</w:t>
      </w:r>
      <w:r w:rsidR="00CD4474" w:rsidRPr="00020A87">
        <w:t xml:space="preserve"> individual appears and either </w:t>
      </w:r>
      <w:r w:rsidR="00BA2849" w:rsidRPr="00020A87">
        <w:t xml:space="preserve">fixates in the population or </w:t>
      </w:r>
      <w:r w:rsidR="00CD4474" w:rsidRPr="00020A87">
        <w:t>goes extinct (</w:t>
      </w:r>
      <w:r w:rsidR="007B5572" w:rsidRPr="00020A87">
        <w:t xml:space="preserve">either all </w:t>
      </w:r>
      <w:r w:rsidR="00BA2849" w:rsidRPr="00020A87">
        <w:t xml:space="preserve">or no </w:t>
      </w:r>
      <w:r w:rsidR="007B5572" w:rsidRPr="00020A87">
        <w:t xml:space="preserve">individuals are in the </w:t>
      </w:r>
      <w:r w:rsidR="007B5572" w:rsidRPr="00020A87">
        <w:rPr>
          <w:i/>
          <w:iCs/>
        </w:rPr>
        <w:t>AB</w:t>
      </w:r>
      <w:r w:rsidR="007B5572" w:rsidRPr="00020A87">
        <w:t xml:space="preserve"> class</w:t>
      </w:r>
      <w:r w:rsidR="00CD4474" w:rsidRPr="00020A87">
        <w:t>, respectively). Therefore, each simulation provides one sample of the waiting time for the appearance of a double mutant</w:t>
      </w:r>
      <w:r w:rsidR="006911A5" w:rsidRPr="00020A87">
        <w:t xml:space="preserve"> (</w:t>
      </w:r>
      <w:proofErr w:type="spellStart"/>
      <w:r w:rsidR="006911A5" w:rsidRPr="00020A87">
        <w:rPr>
          <w:i/>
          <w:iCs/>
        </w:rPr>
        <w:t>Nq</w:t>
      </w:r>
      <w:proofErr w:type="spellEnd"/>
      <w:r w:rsidR="006911A5" w:rsidRPr="00020A87">
        <w:rPr>
          <w:i/>
          <w:iCs/>
        </w:rPr>
        <w:t>)</w:t>
      </w:r>
      <w:r w:rsidR="006911A5" w:rsidRPr="00020A87">
        <w:t xml:space="preserve"> </w:t>
      </w:r>
      <w:r w:rsidR="00CD4474" w:rsidRPr="00020A87">
        <w:t xml:space="preserve">and one sample </w:t>
      </w:r>
      <w:r w:rsidR="00D747B0" w:rsidRPr="00020A87">
        <w:t>of</w:t>
      </w:r>
      <w:r w:rsidR="00CD4474" w:rsidRPr="00020A87">
        <w:t xml:space="preserve"> the probability of fixation</w:t>
      </w:r>
      <w:r w:rsidR="006911A5" w:rsidRPr="00020A87">
        <w:t xml:space="preserve"> </w:t>
      </w:r>
      <w:r w:rsidR="00CD4474" w:rsidRPr="00020A87">
        <w:t>of a double mutant</w:t>
      </w:r>
      <w:r w:rsidR="006911A5" w:rsidRPr="00020A87">
        <w:t xml:space="preserve"> (</w:t>
      </w:r>
      <w:r w:rsidR="006911A5" w:rsidRPr="00020A87">
        <w:rPr>
          <w:i/>
          <w:iCs/>
        </w:rPr>
        <w:t>ρ)</w:t>
      </w:r>
      <w:r w:rsidR="00CD4474" w:rsidRPr="00020A87">
        <w:t>.</w:t>
      </w:r>
      <w:r w:rsidR="00483013" w:rsidRPr="00020A87">
        <w:t xml:space="preserve"> At least 1,000 simulations were performed for each parameter set.</w:t>
      </w:r>
      <w:r w:rsidR="00CD4474" w:rsidRPr="00020A87">
        <w:t xml:space="preserve"> </w:t>
      </w:r>
    </w:p>
    <w:p w:rsidR="007B5572" w:rsidRPr="00BA2B02" w:rsidRDefault="007B5572" w:rsidP="00241D26">
      <w:pPr>
        <w:spacing w:line="480" w:lineRule="auto"/>
        <w:rPr>
          <w:lang w:bidi="hi-IN"/>
        </w:rPr>
      </w:pPr>
      <w:r w:rsidRPr="00020A87">
        <w:rPr>
          <w:lang w:bidi="hi-IN"/>
        </w:rPr>
        <w:t>We also simulated direct competitions between the dif</w:t>
      </w:r>
      <w:r w:rsidR="00BA2849" w:rsidRPr="00020A87">
        <w:rPr>
          <w:lang w:bidi="hi-IN"/>
        </w:rPr>
        <w:t>ferent mutational strategies (NM</w:t>
      </w:r>
      <w:r w:rsidRPr="00020A87">
        <w:rPr>
          <w:lang w:bidi="hi-IN"/>
        </w:rPr>
        <w:t>, CM, and SIM)</w:t>
      </w:r>
      <w:r w:rsidR="00312002" w:rsidRPr="00020A87">
        <w:rPr>
          <w:lang w:bidi="hi-IN"/>
        </w:rPr>
        <w:t>.</w:t>
      </w:r>
      <w:r w:rsidR="008E4FCE" w:rsidRPr="00020A87">
        <w:rPr>
          <w:lang w:bidi="hi-IN"/>
        </w:rPr>
        <w:t xml:space="preserve"> </w:t>
      </w:r>
      <w:r w:rsidR="00312002" w:rsidRPr="00020A87">
        <w:rPr>
          <w:lang w:bidi="hi-IN"/>
        </w:rPr>
        <w:t>In these competitions, when the fitness landscape</w:t>
      </w:r>
      <w:r w:rsidR="008E4FCE" w:rsidRPr="00020A87">
        <w:rPr>
          <w:lang w:bidi="hi-IN"/>
        </w:rPr>
        <w:t xml:space="preserve"> change</w:t>
      </w:r>
      <w:r w:rsidR="00241D26" w:rsidRPr="00020A87">
        <w:rPr>
          <w:lang w:bidi="hi-IN"/>
        </w:rPr>
        <w:t>s</w:t>
      </w:r>
      <w:r w:rsidR="00312002" w:rsidRPr="00020A87">
        <w:rPr>
          <w:lang w:bidi="hi-IN"/>
        </w:rPr>
        <w:t>,</w:t>
      </w:r>
      <w:r w:rsidR="008E4FCE" w:rsidRPr="00020A87">
        <w:rPr>
          <w:lang w:bidi="hi-IN"/>
        </w:rPr>
        <w:t xml:space="preserve"> </w:t>
      </w:r>
      <w:r w:rsidR="00921CC9" w:rsidRPr="00020A87">
        <w:rPr>
          <w:lang w:bidi="hi-IN"/>
        </w:rPr>
        <w:t>half of the population</w:t>
      </w:r>
      <w:r w:rsidR="008E4FCE" w:rsidRPr="00020A87">
        <w:rPr>
          <w:lang w:bidi="hi-IN"/>
        </w:rPr>
        <w:t xml:space="preserve"> </w:t>
      </w:r>
      <w:r w:rsidR="00312002" w:rsidRPr="00020A87">
        <w:rPr>
          <w:lang w:bidi="hi-IN"/>
        </w:rPr>
        <w:t>alter</w:t>
      </w:r>
      <w:r w:rsidR="00241D26" w:rsidRPr="00020A87">
        <w:rPr>
          <w:lang w:bidi="hi-IN"/>
        </w:rPr>
        <w:t>s</w:t>
      </w:r>
      <w:r w:rsidR="00312002" w:rsidRPr="00020A87">
        <w:rPr>
          <w:lang w:bidi="hi-IN"/>
        </w:rPr>
        <w:t xml:space="preserve"> its mutational strategy to an </w:t>
      </w:r>
      <w:r w:rsidR="008E4FCE" w:rsidRPr="00020A87">
        <w:rPr>
          <w:lang w:bidi="hi-IN"/>
        </w:rPr>
        <w:t>invading strategy</w:t>
      </w:r>
      <w:r w:rsidRPr="00020A87">
        <w:rPr>
          <w:lang w:bidi="hi-IN"/>
        </w:rPr>
        <w:t xml:space="preserve">. </w:t>
      </w:r>
      <w:r w:rsidR="00241D26" w:rsidRPr="00020A87">
        <w:rPr>
          <w:lang w:bidi="hi-IN"/>
        </w:rPr>
        <w:t>E</w:t>
      </w:r>
      <w:r w:rsidRPr="00020A87">
        <w:rPr>
          <w:lang w:bidi="hi-IN"/>
        </w:rPr>
        <w:t xml:space="preserve">ach simulation (after the fixation or extinction of the double mutant </w:t>
      </w:r>
      <w:r w:rsidRPr="00020A87">
        <w:rPr>
          <w:i/>
          <w:iCs/>
          <w:lang w:bidi="hi-IN"/>
        </w:rPr>
        <w:t>AB</w:t>
      </w:r>
      <w:r w:rsidRPr="00020A87">
        <w:rPr>
          <w:lang w:bidi="hi-IN"/>
        </w:rPr>
        <w:t xml:space="preserve">) </w:t>
      </w:r>
      <w:r w:rsidR="00241D26" w:rsidRPr="00020A87">
        <w:rPr>
          <w:lang w:bidi="hi-IN"/>
        </w:rPr>
        <w:t xml:space="preserve">provides </w:t>
      </w:r>
      <w:r w:rsidR="00921CC9" w:rsidRPr="00020A87">
        <w:rPr>
          <w:lang w:bidi="hi-IN"/>
        </w:rPr>
        <w:t>a sample of the final frequency of the invading</w:t>
      </w:r>
      <w:r w:rsidR="00BA2849" w:rsidRPr="00020A87">
        <w:rPr>
          <w:lang w:bidi="hi-IN"/>
        </w:rPr>
        <w:t xml:space="preserve"> </w:t>
      </w:r>
      <w:r w:rsidR="00241D26" w:rsidRPr="00020A87">
        <w:rPr>
          <w:lang w:bidi="hi-IN"/>
        </w:rPr>
        <w:t xml:space="preserve">strategy. If the average final </w:t>
      </w:r>
      <w:r w:rsidR="00312002" w:rsidRPr="00020A87">
        <w:rPr>
          <w:lang w:bidi="hi-IN"/>
        </w:rPr>
        <w:t xml:space="preserve">frequency </w:t>
      </w:r>
      <w:r w:rsidR="00241D26" w:rsidRPr="00020A87">
        <w:rPr>
          <w:lang w:bidi="hi-IN"/>
        </w:rPr>
        <w:t>i</w:t>
      </w:r>
      <w:r w:rsidR="00921CC9" w:rsidRPr="00020A87">
        <w:rPr>
          <w:lang w:bidi="hi-IN"/>
        </w:rPr>
        <w:t>s significantly lo</w:t>
      </w:r>
      <w:r w:rsidR="001975FE" w:rsidRPr="00020A87">
        <w:rPr>
          <w:lang w:bidi="hi-IN"/>
        </w:rPr>
        <w:t>wer or higher than</w:t>
      </w:r>
      <w:r w:rsidR="001975FE" w:rsidRPr="00BA2B02">
        <w:rPr>
          <w:lang w:bidi="hi-IN"/>
        </w:rPr>
        <w:t xml:space="preserve"> 50%</w:t>
      </w:r>
      <w:r w:rsidR="00921CC9" w:rsidRPr="00BA2B02">
        <w:rPr>
          <w:lang w:bidi="hi-IN"/>
        </w:rPr>
        <w:t xml:space="preserve"> </w:t>
      </w:r>
      <w:r w:rsidR="00365A2D" w:rsidRPr="00BA2B02">
        <w:rPr>
          <w:lang w:bidi="hi-IN"/>
        </w:rPr>
        <w:t>we consider the</w:t>
      </w:r>
      <w:r w:rsidR="00921CC9" w:rsidRPr="00BA2B02">
        <w:rPr>
          <w:lang w:bidi="hi-IN"/>
        </w:rPr>
        <w:t xml:space="preserve"> invading strategy disfavored or favored by selection over the </w:t>
      </w:r>
      <w:r w:rsidR="00C8411A" w:rsidRPr="00BA2B02">
        <w:rPr>
          <w:lang w:bidi="hi-IN"/>
        </w:rPr>
        <w:t>initial</w:t>
      </w:r>
      <w:r w:rsidR="00921CC9" w:rsidRPr="00BA2B02">
        <w:rPr>
          <w:lang w:bidi="hi-IN"/>
        </w:rPr>
        <w:t xml:space="preserve"> strategy</w:t>
      </w:r>
      <w:r w:rsidR="0031333D" w:rsidRPr="00BA2B02">
        <w:rPr>
          <w:lang w:bidi="hi-IN"/>
        </w:rPr>
        <w:t xml:space="preserve">. </w:t>
      </w:r>
      <w:r w:rsidR="0098051F" w:rsidRPr="00BA2B02">
        <w:rPr>
          <w:lang w:bidi="hi-IN"/>
        </w:rPr>
        <w:t>We calculated this</w:t>
      </w:r>
      <w:r w:rsidR="002549FC" w:rsidRPr="00BA2B02">
        <w:rPr>
          <w:lang w:bidi="hi-IN"/>
        </w:rPr>
        <w:t xml:space="preserve"> s</w:t>
      </w:r>
      <w:r w:rsidR="0031333D" w:rsidRPr="00BA2B02">
        <w:rPr>
          <w:lang w:bidi="hi-IN"/>
        </w:rPr>
        <w:t xml:space="preserve">tatistical significance using a 1-sample 2-tailed t-test. </w:t>
      </w:r>
    </w:p>
    <w:p w:rsidR="001033CA" w:rsidRPr="00BA2B02" w:rsidRDefault="001033CA" w:rsidP="00E9784D">
      <w:pPr>
        <w:pStyle w:val="Heading1"/>
        <w:spacing w:line="480" w:lineRule="auto"/>
        <w:rPr>
          <w:lang w:bidi="hi-IN"/>
        </w:rPr>
      </w:pPr>
      <w:r w:rsidRPr="00BA2B02">
        <w:rPr>
          <w:lang w:bidi="hi-IN"/>
        </w:rPr>
        <w:lastRenderedPageBreak/>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CB2F61">
        <w:tc>
          <w:tcPr>
            <w:tcW w:w="4500" w:type="pct"/>
            <w:vAlign w:val="center"/>
          </w:tcPr>
          <w:p w:rsidR="00CB2F61" w:rsidRDefault="00281FD7"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7" w:name="_Ref374094382"/>
            <w:bookmarkStart w:id="8" w:name="_Ref360526047"/>
            <w:r>
              <w:t>(</w:t>
            </w:r>
            <w:r w:rsidR="00AB4359">
              <w:fldChar w:fldCharType="begin"/>
            </w:r>
            <w:r w:rsidR="009850ED" w:rsidRPr="00C23983">
              <w:instrText xml:space="preserve"> SEQ Equation </w:instrText>
            </w:r>
            <w:r w:rsidR="00AB4359">
              <w:fldChar w:fldCharType="separate"/>
            </w:r>
            <w:r w:rsidR="00815DEF">
              <w:rPr>
                <w:noProof/>
              </w:rPr>
              <w:t>6</w:t>
            </w:r>
            <w:r w:rsidR="00AB4359">
              <w:rPr>
                <w:noProof/>
              </w:rPr>
              <w:fldChar w:fldCharType="end"/>
            </w:r>
            <w:bookmarkEnd w:id="7"/>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281FD7"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9" w:name="_Ref374094154"/>
            <w:bookmarkStart w:id="10" w:name="_Ref374458627"/>
            <w:r>
              <w:t>(</w:t>
            </w:r>
            <w:fldSimple w:instr=" SEQ Equation ">
              <w:r w:rsidR="00815DEF">
                <w:rPr>
                  <w:noProof/>
                </w:rPr>
                <w:t>7</w:t>
              </w:r>
            </w:fldSimple>
            <w:bookmarkEnd w:id="9"/>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281FD7"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1" w:name="_Ref374094156"/>
            <w:bookmarkStart w:id="12" w:name="_Ref360526048"/>
            <w:r>
              <w:t>(</w:t>
            </w:r>
            <w:r w:rsidR="00AB4359">
              <w:fldChar w:fldCharType="begin"/>
            </w:r>
            <w:r w:rsidR="009850ED" w:rsidRPr="00C23983">
              <w:instrText xml:space="preserve"> SEQ Equation </w:instrText>
            </w:r>
            <w:r w:rsidR="00AB4359">
              <w:fldChar w:fldCharType="separate"/>
            </w:r>
            <w:r w:rsidR="00815DEF">
              <w:rPr>
                <w:noProof/>
              </w:rPr>
              <w:t>8</w:t>
            </w:r>
            <w:r w:rsidR="00AB4359">
              <w:rPr>
                <w:noProof/>
              </w:rPr>
              <w:fldChar w:fldCharType="end"/>
            </w:r>
            <w:bookmarkEnd w:id="11"/>
            <w:r>
              <w:t>)</w:t>
            </w:r>
            <w:bookmarkEnd w:id="12"/>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Pr>
          <w:lang w:bidi="hi-IN"/>
        </w:rPr>
        <w:t xml:space="preserve"> for description of model parameters and </w:t>
      </w:r>
      <w:r w:rsidR="00AB4359">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AB4359">
        <w:rPr>
          <w:lang w:bidi="hi-IN"/>
        </w:rPr>
        <w:fldChar w:fldCharType="separate"/>
      </w:r>
      <w:r w:rsidRPr="00652ABC">
        <w:rPr>
          <w:noProof/>
          <w:lang w:bidi="hi-IN"/>
        </w:rPr>
        <w:t>(Weinreich and Chao 2005)</w:t>
      </w:r>
      <w:r w:rsidR="00AB4359">
        <w:rPr>
          <w:lang w:bidi="hi-IN"/>
        </w:rPr>
        <w:fldChar w:fldCharType="end"/>
      </w:r>
      <w:r w:rsidR="00F23CE5">
        <w:rPr>
          <w:lang w:bidi="hi-IN"/>
        </w:rPr>
        <w:t xml:space="preserve"> for a result similar to e</w:t>
      </w:r>
      <w:r>
        <w:rPr>
          <w:lang w:bidi="hi-IN"/>
        </w:rPr>
        <w:t xml:space="preserve">q. </w:t>
      </w:r>
      <w:r w:rsidR="00BA2B02">
        <w:fldChar w:fldCharType="begin"/>
      </w:r>
      <w:r w:rsidR="00BA2B02">
        <w:instrText xml:space="preserve"> REF _Ref374094382 \h  \* MERGEFORMAT </w:instrText>
      </w:r>
      <w:r w:rsidR="00BA2B02">
        <w:fldChar w:fldCharType="separate"/>
      </w:r>
      <w:r w:rsidR="00815DEF">
        <w:t>6</w:t>
      </w:r>
      <w:r w:rsidR="00BA2B02">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BA2B02">
        <w:fldChar w:fldCharType="begin"/>
      </w:r>
      <w:r w:rsidR="00BA2B02">
        <w:instrText xml:space="preserve"> REF _Ref374094382 \h  \* MERGEFORMAT </w:instrText>
      </w:r>
      <w:r w:rsidR="00BA2B02">
        <w:fldChar w:fldCharType="separate"/>
      </w:r>
      <w:r w:rsidR="00815DEF">
        <w:t>6</w:t>
      </w:r>
      <w:r w:rsidR="00BA2B02">
        <w:fldChar w:fldCharType="end"/>
      </w:r>
      <w:r w:rsidR="00090AA3">
        <w:rPr>
          <w:rFonts w:eastAsiaTheme="minorEastAsia"/>
          <w:lang w:bidi="hi-IN"/>
        </w:rPr>
        <w:t>,</w:t>
      </w:r>
      <w:r w:rsidR="00090AA3" w:rsidRPr="00090AA3">
        <w:rPr>
          <w:rFonts w:eastAsiaTheme="minorEastAsia"/>
          <w:lang w:bidi="hi-IN"/>
        </w:rPr>
        <w:t xml:space="preserve"> </w:t>
      </w:r>
      <w:r w:rsidR="00BA2B02">
        <w:fldChar w:fldCharType="begin"/>
      </w:r>
      <w:r w:rsidR="00BA2B02">
        <w:instrText xml:space="preserve"> REF _Ref374094154 \h  \* MERGEFORMAT </w:instrText>
      </w:r>
      <w:r w:rsidR="00BA2B02">
        <w:fldChar w:fldCharType="separate"/>
      </w:r>
      <w:r w:rsidR="00815DEF">
        <w:t>7</w:t>
      </w:r>
      <w:r w:rsidR="00BA2B02">
        <w:fldChar w:fldCharType="end"/>
      </w:r>
      <w:r w:rsidR="00090AA3">
        <w:rPr>
          <w:rFonts w:eastAsiaTheme="minorEastAsia"/>
          <w:lang w:bidi="hi-IN"/>
        </w:rPr>
        <w:t xml:space="preserve">, and </w:t>
      </w:r>
      <w:r w:rsidR="00BA2B02">
        <w:fldChar w:fldCharType="begin"/>
      </w:r>
      <w:r w:rsidR="00BA2B02">
        <w:instrText xml:space="preserve"> REF _Ref374094156 \h  \* MERGEFORMAT </w:instrText>
      </w:r>
      <w:r w:rsidR="00BA2B02">
        <w:fldChar w:fldCharType="separate"/>
      </w:r>
      <w:r w:rsidR="00815DEF">
        <w:t>8</w:t>
      </w:r>
      <w:r w:rsidR="00BA2B02">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BA2B02">
        <w:fldChar w:fldCharType="begin"/>
      </w:r>
      <w:r w:rsidR="00BA2B02">
        <w:instrText xml:space="preserve"> REF _Ref374010899 \r \h  \* MERGEFORMAT </w:instrText>
      </w:r>
      <w:r w:rsidR="00BA2B02">
        <w:fldChar w:fldCharType="separate"/>
      </w:r>
      <w:r w:rsidR="00815DEF">
        <w:rPr>
          <w:rFonts w:hint="cs"/>
          <w:cs/>
        </w:rPr>
        <w:t>‎</w:t>
      </w:r>
      <w:r w:rsidR="00815DEF">
        <w:t>3.3</w:t>
      </w:r>
      <w:r w:rsidR="00BA2B0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AB4359">
        <w:fldChar w:fldCharType="begin" w:fldLock="1"/>
      </w:r>
      <w:r w:rsidR="002E3785">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AB4359">
        <w:fldChar w:fldCharType="separate"/>
      </w:r>
      <w:r w:rsidR="00663378" w:rsidRPr="00663378">
        <w:rPr>
          <w:noProof/>
        </w:rPr>
        <w:t>(Hartfield and Otto 2011)</w:t>
      </w:r>
      <w:r w:rsidR="00AB435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Pr="00020A87" w:rsidRDefault="009F5B3A" w:rsidP="00020A87">
      <w:pPr>
        <w:spacing w:line="480" w:lineRule="auto"/>
        <w:rPr>
          <w:lang w:bidi="hi-IN"/>
        </w:rPr>
      </w:pPr>
      <w:r w:rsidRPr="00020A87">
        <w:rPr>
          <w:lang w:bidi="hi-IN"/>
        </w:rPr>
        <w:t>We used the model presented abov</w:t>
      </w:r>
      <w:r w:rsidR="003E0693" w:rsidRPr="00020A87">
        <w:rPr>
          <w:lang w:bidi="hi-IN"/>
        </w:rPr>
        <w:t>e to calculate the adaptation rate of populations with NM, CM and SIM</w:t>
      </w:r>
      <w:r w:rsidR="00CA68FE" w:rsidRPr="00020A87">
        <w:rPr>
          <w:lang w:bidi="hi-IN"/>
        </w:rPr>
        <w:t xml:space="preserve"> and extended a previous model </w:t>
      </w:r>
      <w:r w:rsidR="00CA68FE" w:rsidRPr="00020A87">
        <w:rPr>
          <w:lang w:bidi="hi-IN"/>
        </w:rPr>
        <w:fldChar w:fldCharType="begin" w:fldLock="1"/>
      </w:r>
      <w:r w:rsidR="002E3785" w:rsidRPr="00020A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68FE" w:rsidRPr="00020A87">
        <w:rPr>
          <w:lang w:bidi="hi-IN"/>
        </w:rPr>
        <w:fldChar w:fldCharType="separate"/>
      </w:r>
      <w:r w:rsidR="00CA68FE" w:rsidRPr="00020A87">
        <w:rPr>
          <w:noProof/>
          <w:lang w:bidi="hi-IN"/>
        </w:rPr>
        <w:t>(Ram and Hadany 2012)</w:t>
      </w:r>
      <w:r w:rsidR="00CA68FE" w:rsidRPr="00020A87">
        <w:rPr>
          <w:lang w:bidi="hi-IN"/>
        </w:rPr>
        <w:fldChar w:fldCharType="end"/>
      </w:r>
      <w:r w:rsidR="00CA68FE" w:rsidRPr="00020A87">
        <w:rPr>
          <w:lang w:bidi="hi-IN"/>
        </w:rPr>
        <w:t xml:space="preserve"> to calculate the population mean fitness at the mutation-selection balance</w:t>
      </w:r>
      <w:r w:rsidR="003E0693" w:rsidRPr="00020A87">
        <w:rPr>
          <w:lang w:bidi="hi-IN"/>
        </w:rPr>
        <w:t>.</w:t>
      </w:r>
      <w:r w:rsidR="00643FEC" w:rsidRPr="00020A87">
        <w:rPr>
          <w:lang w:bidi="hi-IN"/>
        </w:rPr>
        <w:t xml:space="preserve"> Our extended model </w:t>
      </w:r>
      <w:r w:rsidR="00CA68FE" w:rsidRPr="00020A87">
        <w:rPr>
          <w:lang w:bidi="hi-IN"/>
        </w:rPr>
        <w:t>includes</w:t>
      </w:r>
      <w:r w:rsidR="00643FEC" w:rsidRPr="00020A87">
        <w:rPr>
          <w:lang w:bidi="hi-IN"/>
        </w:rPr>
        <w:t xml:space="preserve"> beneficial mutations and </w:t>
      </w:r>
      <w:r w:rsidR="00CA68FE" w:rsidRPr="00020A87">
        <w:rPr>
          <w:lang w:bidi="hi-IN"/>
        </w:rPr>
        <w:t>allows more than one mutation</w:t>
      </w:r>
      <w:r w:rsidR="00643FEC" w:rsidRPr="00020A87">
        <w:rPr>
          <w:lang w:bidi="hi-IN"/>
        </w:rPr>
        <w:t xml:space="preserve"> to occur </w:t>
      </w:r>
      <w:r w:rsidR="00CA68FE" w:rsidRPr="00020A87">
        <w:rPr>
          <w:lang w:bidi="hi-IN"/>
        </w:rPr>
        <w:t>in the same individual and generation</w:t>
      </w:r>
      <w:r w:rsidR="00643FEC" w:rsidRPr="00020A87">
        <w:rPr>
          <w:lang w:bidi="hi-IN"/>
        </w:rPr>
        <w:t xml:space="preserve">. In the </w:t>
      </w:r>
      <w:r w:rsidR="00643FEC" w:rsidRPr="00020A87">
        <w:rPr>
          <w:i/>
          <w:iCs/>
          <w:lang w:bidi="hi-IN"/>
        </w:rPr>
        <w:t>supporting information</w:t>
      </w:r>
      <w:r w:rsidR="00643FEC" w:rsidRPr="00020A87">
        <w:rPr>
          <w:lang w:bidi="hi-IN"/>
        </w:rPr>
        <w:t xml:space="preserve"> we demonstrate how to use this model to calculate the mean fitness of an asexual population</w:t>
      </w:r>
      <w:r w:rsidR="00CA68FE" w:rsidRPr="00020A87">
        <w:rPr>
          <w:lang w:bidi="hi-IN"/>
        </w:rPr>
        <w:t xml:space="preserve"> with various mutational strategies</w:t>
      </w:r>
      <w:r w:rsidR="00DC713E" w:rsidRPr="00020A87">
        <w:rPr>
          <w:lang w:bidi="hi-IN"/>
        </w:rPr>
        <w:t>.</w:t>
      </w:r>
    </w:p>
    <w:p w:rsidR="003E0693" w:rsidRPr="00BA2B02" w:rsidRDefault="003E0693" w:rsidP="007C26AA">
      <w:pPr>
        <w:spacing w:line="480" w:lineRule="auto"/>
        <w:rPr>
          <w:lang w:bidi="hi-IN"/>
        </w:rPr>
      </w:pPr>
      <w:r w:rsidRPr="00020A87">
        <w:rPr>
          <w:lang w:bidi="hi-IN"/>
        </w:rPr>
        <w:lastRenderedPageBreak/>
        <w:t xml:space="preserve">If the mutation rate is constant and uniform across the population, the </w:t>
      </w:r>
      <w:proofErr w:type="gramStart"/>
      <w:r w:rsidR="00434AEF" w:rsidRPr="00020A87">
        <w:rPr>
          <w:lang w:bidi="hi-IN"/>
        </w:rPr>
        <w:t>population mean</w:t>
      </w:r>
      <w:proofErr w:type="gramEnd"/>
      <w:r w:rsidRPr="00020A87">
        <w:rPr>
          <w:lang w:bidi="hi-IN"/>
        </w:rPr>
        <w:t xml:space="preserve"> fitness – the </w:t>
      </w:r>
      <w:r w:rsidRPr="00020A87">
        <w:rPr>
          <w:i/>
          <w:iCs/>
          <w:lang w:bidi="hi-IN"/>
        </w:rPr>
        <w:t>adaptedness</w:t>
      </w:r>
      <w:r w:rsidRPr="00020A87">
        <w:rPr>
          <w:lang w:bidi="hi-IN"/>
        </w:rPr>
        <w:t xml:space="preserve"> –</w:t>
      </w:r>
      <w:r w:rsidR="00CA68FE" w:rsidRPr="00020A87">
        <w:rPr>
          <w:lang w:bidi="hi-IN"/>
        </w:rPr>
        <w:t xml:space="preserve"> mainly </w:t>
      </w:r>
      <w:r w:rsidR="005D511F" w:rsidRPr="00020A87">
        <w:rPr>
          <w:lang w:bidi="hi-IN"/>
        </w:rPr>
        <w:t>depends on the</w:t>
      </w:r>
      <w:r w:rsidR="0044354D" w:rsidRPr="00020A87">
        <w:rPr>
          <w:lang w:bidi="hi-IN"/>
        </w:rPr>
        <w:t xml:space="preserve"> fitness and</w:t>
      </w:r>
      <w:r w:rsidR="005D511F" w:rsidRPr="00020A87">
        <w:rPr>
          <w:lang w:bidi="hi-IN"/>
        </w:rPr>
        <w:t xml:space="preserve"> mutation rate of the fittest individuals</w:t>
      </w:r>
      <w:r w:rsidR="008F3447">
        <w:rPr>
          <w:lang w:bidi="hi-IN"/>
        </w:rPr>
        <w:t xml:space="preserve">. Therefore, </w:t>
      </w:r>
      <w:r w:rsidR="005D511F" w:rsidRPr="00020A87">
        <w:rPr>
          <w:lang w:bidi="hi-IN"/>
        </w:rPr>
        <w:t xml:space="preserve">the </w:t>
      </w:r>
      <w:proofErr w:type="gramStart"/>
      <w:r w:rsidR="00CA68FE" w:rsidRPr="00020A87">
        <w:rPr>
          <w:lang w:bidi="hi-IN"/>
        </w:rPr>
        <w:t xml:space="preserve">population </w:t>
      </w:r>
      <w:r w:rsidR="005D511F" w:rsidRPr="00020A87">
        <w:rPr>
          <w:lang w:bidi="hi-IN"/>
        </w:rPr>
        <w:t>mean</w:t>
      </w:r>
      <w:proofErr w:type="gramEnd"/>
      <w:r w:rsidR="005D511F" w:rsidRPr="00020A87">
        <w:rPr>
          <w:lang w:bidi="hi-IN"/>
        </w:rPr>
        <w:t xml:space="preserve"> fitness </w:t>
      </w:r>
      <w:r w:rsidRPr="00020A87">
        <w:rPr>
          <w:lang w:bidi="hi-IN"/>
        </w:rPr>
        <w:t>decreases when the mutation rate inc</w:t>
      </w:r>
      <w:r w:rsidR="0044354D" w:rsidRPr="00020A87">
        <w:rPr>
          <w:lang w:bidi="hi-IN"/>
        </w:rPr>
        <w:t>reases</w:t>
      </w:r>
      <w:r w:rsidR="008F3447">
        <w:rPr>
          <w:lang w:bidi="hi-IN"/>
        </w:rPr>
        <w:t>. This decrease is</w:t>
      </w:r>
      <w:r w:rsidR="0044354D" w:rsidRPr="00020A87">
        <w:rPr>
          <w:lang w:bidi="hi-IN"/>
        </w:rPr>
        <w:t xml:space="preserve"> due to </w:t>
      </w:r>
      <w:r w:rsidRPr="00020A87">
        <w:rPr>
          <w:lang w:bidi="hi-IN"/>
        </w:rPr>
        <w:t>generation of deleterious mutations in the fittest individuals. However</w:t>
      </w:r>
      <w:r w:rsidR="005D511F" w:rsidRPr="00020A87">
        <w:rPr>
          <w:lang w:bidi="hi-IN"/>
        </w:rPr>
        <w:t>, if mutation rates are not uniform across the population, increased</w:t>
      </w:r>
      <w:r w:rsidR="005D511F" w:rsidRPr="00BA2B02">
        <w:rPr>
          <w:lang w:bidi="hi-IN"/>
        </w:rPr>
        <w:t xml:space="preserve"> mutation rates in unfit individuals increase the population mean fitness, as long as beneficial (compensatory) mutations are allowed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5D511F" w:rsidRPr="00BA2B02">
        <w:rPr>
          <w:noProof/>
          <w:lang w:bidi="hi-IN"/>
        </w:rPr>
        <w:t>(Ram and Hadany 2012)</w:t>
      </w:r>
      <w:r w:rsidR="00AB4359" w:rsidRPr="00BA2B02">
        <w:rPr>
          <w:lang w:bidi="hi-IN"/>
        </w:rPr>
        <w:fldChar w:fldCharType="end"/>
      </w:r>
      <w:r w:rsidR="005D511F" w:rsidRPr="00BA2B02">
        <w:rPr>
          <w:lang w:bidi="hi-IN"/>
        </w:rPr>
        <w:t xml:space="preserve">. </w:t>
      </w:r>
      <w:r w:rsidR="00BA2B02" w:rsidRPr="00BA2B02">
        <w:fldChar w:fldCharType="begin"/>
      </w:r>
      <w:r w:rsidR="00BA2B02" w:rsidRPr="00BA2B02">
        <w:instrText xml:space="preserve"> REF _Ref363979903 \h  \* MERGEFORMAT </w:instrText>
      </w:r>
      <w:r w:rsidR="00BA2B02" w:rsidRPr="00BA2B02">
        <w:fldChar w:fldCharType="separate"/>
      </w:r>
      <w:r w:rsidR="00815DEF" w:rsidRPr="00BA2B02">
        <w:rPr>
          <w:lang w:bidi="hi-IN"/>
        </w:rPr>
        <w:t>Figure 3</w:t>
      </w:r>
      <w:r w:rsidR="00BA2B02" w:rsidRPr="00BA2B02">
        <w:fldChar w:fldCharType="end"/>
      </w:r>
      <w:r w:rsidR="005D511F" w:rsidRPr="00BA2B02">
        <w:rPr>
          <w:lang w:bidi="hi-IN"/>
        </w:rPr>
        <w:t xml:space="preserve"> shows this advantage of SIM over NM in terms of the </w:t>
      </w:r>
      <w:r w:rsidR="00CA68FE">
        <w:rPr>
          <w:lang w:bidi="hi-IN"/>
        </w:rPr>
        <w:t xml:space="preserve">difference in </w:t>
      </w:r>
      <w:r w:rsidR="005D511F" w:rsidRPr="00BA2B02">
        <w:rPr>
          <w:lang w:bidi="hi-IN"/>
        </w:rPr>
        <w:t>population mean fitness</w:t>
      </w:r>
      <w:r w:rsidR="00DC713E" w:rsidRPr="00BA2B02">
        <w:rPr>
          <w:lang w:bidi="hi-IN"/>
        </w:rPr>
        <w:t xml:space="preserve">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00DC713E" w:rsidRPr="00BA2B02">
        <w:rPr>
          <w:rFonts w:eastAsiaTheme="minorEastAsia"/>
          <w:lang w:bidi="hi-IN"/>
        </w:rPr>
        <w:t>)</w:t>
      </w:r>
      <w:r w:rsidR="005D511F" w:rsidRPr="00BA2B02">
        <w:rPr>
          <w:lang w:bidi="hi-IN"/>
        </w:rPr>
        <w:t>.</w:t>
      </w:r>
    </w:p>
    <w:p w:rsidR="00AC687F" w:rsidRPr="00BA2B02" w:rsidRDefault="00BA2B02" w:rsidP="00EE06E2">
      <w:pPr>
        <w:spacing w:line="480" w:lineRule="auto"/>
      </w:pP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961209" w:rsidRPr="00BA2B02">
        <w:rPr>
          <w:lang w:bidi="hi-IN"/>
        </w:rPr>
        <w:t xml:space="preserve"> </w:t>
      </w:r>
      <w:r w:rsidR="009040D1" w:rsidRPr="00BA2B02">
        <w:rPr>
          <w:lang w:bidi="hi-IN"/>
        </w:rPr>
        <w:t xml:space="preserve">shows the </w:t>
      </w:r>
      <w:r w:rsidR="00CE72C5" w:rsidRPr="00BA2B02">
        <w:rPr>
          <w:i/>
          <w:iCs/>
          <w:lang w:bidi="hi-IN"/>
        </w:rPr>
        <w:t xml:space="preserve">adaptedness </w:t>
      </w:r>
      <w:r w:rsidR="00CE72C5" w:rsidRPr="00BA2B02">
        <w:rPr>
          <w:lang w:bidi="hi-IN"/>
        </w:rPr>
        <w:t>(</w:t>
      </w:r>
      <w:r w:rsidR="0044354D" w:rsidRPr="00BA2B02">
        <w:rPr>
          <w:lang w:bidi="hi-IN"/>
        </w:rPr>
        <w:t>population mean fitness in a constant environment</w:t>
      </w:r>
      <w:proofErr w:type="gramStart"/>
      <w:r w:rsidR="0044354D" w:rsidRPr="00BA2B02">
        <w:rPr>
          <w:lang w:bidi="hi-IN"/>
        </w:rPr>
        <w:t xml:space="preserve">, </w:t>
      </w:r>
      <w:proofErr w:type="gramEnd"/>
      <m:oMath>
        <m:acc>
          <m:accPr>
            <m:chr m:val="̅"/>
            <m:ctrlPr>
              <w:rPr>
                <w:rFonts w:ascii="Cambria Math" w:hAnsi="Cambria Math"/>
                <w:i/>
                <w:lang w:bidi="hi-IN"/>
              </w:rPr>
            </m:ctrlPr>
          </m:accPr>
          <m:e>
            <m:r>
              <w:rPr>
                <w:rFonts w:ascii="Cambria Math" w:hAnsi="Cambria Math"/>
                <w:lang w:bidi="hi-IN"/>
              </w:rPr>
              <m:t>ω</m:t>
            </m:r>
          </m:e>
        </m:acc>
      </m:oMath>
      <w:r w:rsidR="00434AEF" w:rsidRPr="00BA2B02">
        <w:rPr>
          <w:rFonts w:eastAsiaTheme="minorEastAsia"/>
          <w:lang w:bidi="hi-IN"/>
        </w:rPr>
        <w:t xml:space="preserve">, see </w:t>
      </w:r>
      <w:r w:rsidR="00434AEF" w:rsidRPr="00950BC3">
        <w:rPr>
          <w:rFonts w:eastAsiaTheme="minorEastAsia"/>
          <w:i/>
          <w:iCs/>
          <w:lang w:bidi="hi-IN"/>
        </w:rPr>
        <w:t>supporting information</w:t>
      </w:r>
      <w:r w:rsidR="00CE72C5" w:rsidRPr="00BA2B02">
        <w:rPr>
          <w:lang w:bidi="hi-IN"/>
        </w:rPr>
        <w:t xml:space="preserve">) and </w:t>
      </w:r>
      <w:r w:rsidR="00CE72C5" w:rsidRPr="00BA2B02">
        <w:rPr>
          <w:i/>
          <w:iCs/>
          <w:lang w:bidi="hi-IN"/>
        </w:rPr>
        <w:t xml:space="preserve">adaptability </w:t>
      </w:r>
      <w:r w:rsidR="00CE72C5" w:rsidRPr="00BA2B02">
        <w:rPr>
          <w:lang w:bidi="hi-IN"/>
        </w:rPr>
        <w:t>(</w:t>
      </w:r>
      <w:r w:rsidR="00EE06E2">
        <w:rPr>
          <w:lang w:bidi="hi-IN"/>
        </w:rPr>
        <w:t>rate of adaptation</w:t>
      </w:r>
      <w:r w:rsidR="0044354D" w:rsidRPr="00BA2B02">
        <w:rPr>
          <w:lang w:bidi="hi-IN"/>
        </w:rPr>
        <w:t xml:space="preserve">, </w:t>
      </w:r>
      <w:proofErr w:type="spellStart"/>
      <w:r w:rsidR="0044354D" w:rsidRPr="00BA2B02">
        <w:rPr>
          <w:lang w:bidi="hi-IN"/>
        </w:rPr>
        <w:t>eqs</w:t>
      </w:r>
      <w:proofErr w:type="spellEnd"/>
      <w:r w:rsidR="0044354D" w:rsidRPr="00BA2B02">
        <w:rPr>
          <w:lang w:bidi="hi-IN"/>
        </w:rPr>
        <w:t xml:space="preserve">. </w:t>
      </w:r>
      <w:r w:rsidRPr="00BA2B02">
        <w:fldChar w:fldCharType="begin"/>
      </w:r>
      <w:r w:rsidRPr="00BA2B02">
        <w:instrText xml:space="preserve"> REF _Ref360526047 \h  \* MERGEFORMAT </w:instrText>
      </w:r>
      <w:r w:rsidRPr="00BA2B02">
        <w:fldChar w:fldCharType="separate"/>
      </w:r>
      <w:r w:rsidR="00815DEF" w:rsidRPr="00BA2B02">
        <w:t>6</w:t>
      </w:r>
      <w:r w:rsidRPr="00BA2B02">
        <w:fldChar w:fldCharType="end"/>
      </w:r>
      <w:r w:rsidR="0044354D" w:rsidRPr="00BA2B02">
        <w:rPr>
          <w:lang w:bidi="hi-IN"/>
        </w:rPr>
        <w:t xml:space="preserve">, </w:t>
      </w:r>
      <w:r w:rsidRPr="00BA2B02">
        <w:fldChar w:fldCharType="begin"/>
      </w:r>
      <w:r w:rsidRPr="00BA2B02">
        <w:instrText xml:space="preserve"> REF _Ref374458627 \h  \* MERGEFORMAT </w:instrText>
      </w:r>
      <w:r w:rsidRPr="00BA2B02">
        <w:fldChar w:fldCharType="separate"/>
      </w:r>
      <w:r w:rsidR="00815DEF" w:rsidRPr="00BA2B02">
        <w:t>7</w:t>
      </w:r>
      <w:r w:rsidRPr="00BA2B02">
        <w:fldChar w:fldCharType="end"/>
      </w:r>
      <w:r w:rsidR="0044354D" w:rsidRPr="00BA2B02">
        <w:rPr>
          <w:lang w:bidi="hi-IN"/>
        </w:rPr>
        <w:t xml:space="preserve">, and </w:t>
      </w:r>
      <w:r w:rsidRPr="00BA2B02">
        <w:fldChar w:fldCharType="begin"/>
      </w:r>
      <w:r w:rsidRPr="00BA2B02">
        <w:instrText xml:space="preserve"> REF _Ref360526048 \h  \* MERGEFORMAT </w:instrText>
      </w:r>
      <w:r w:rsidRPr="00BA2B02">
        <w:fldChar w:fldCharType="separate"/>
      </w:r>
      <w:r w:rsidR="00815DEF" w:rsidRPr="00BA2B02">
        <w:t>8</w:t>
      </w:r>
      <w:r w:rsidRPr="00BA2B02">
        <w:fldChar w:fldCharType="end"/>
      </w:r>
      <w:r w:rsidR="00CE72C5" w:rsidRPr="00BA2B02">
        <w:rPr>
          <w:lang w:bidi="hi-IN"/>
        </w:rPr>
        <w:t>)</w:t>
      </w:r>
      <w:r w:rsidR="009040D1" w:rsidRPr="00BA2B02">
        <w:rPr>
          <w:lang w:bidi="hi-IN"/>
        </w:rPr>
        <w:t xml:space="preserve"> of different mutational strategies</w:t>
      </w:r>
      <w:r w:rsidR="00FB4F13" w:rsidRPr="00BA2B02">
        <w:rPr>
          <w:lang w:bidi="hi-IN"/>
        </w:rPr>
        <w:t xml:space="preserve"> relative to NM</w:t>
      </w:r>
      <w:r w:rsidR="009040D1" w:rsidRPr="00BA2B02">
        <w:rPr>
          <w:lang w:bidi="hi-IN"/>
        </w:rPr>
        <w:t>.</w:t>
      </w:r>
      <w:r w:rsidR="005515F1" w:rsidRPr="00BA2B02">
        <w:rPr>
          <w:lang w:bidi="hi-IN"/>
        </w:rPr>
        <w:t xml:space="preserve"> </w:t>
      </w:r>
      <w:r w:rsidR="0044354D" w:rsidRPr="00BA2B02">
        <w:rPr>
          <w:lang w:bidi="hi-IN"/>
        </w:rPr>
        <w:t>Any</w:t>
      </w:r>
      <w:r w:rsidR="005515F1" w:rsidRPr="00BA2B02">
        <w:rPr>
          <w:lang w:bidi="hi-IN"/>
        </w:rPr>
        <w:t xml:space="preserve"> </w:t>
      </w:r>
      <w:r w:rsidR="00F33489" w:rsidRPr="00BA2B02">
        <w:rPr>
          <w:lang w:bidi="hi-IN"/>
        </w:rPr>
        <w:t xml:space="preserve">realistic </w:t>
      </w:r>
      <w:r w:rsidR="005515F1" w:rsidRPr="00BA2B02">
        <w:rPr>
          <w:lang w:bidi="hi-IN"/>
        </w:rPr>
        <w:t xml:space="preserve">rate of adaptation </w:t>
      </w:r>
      <w:r w:rsidR="005515F1" w:rsidRPr="00BA2B02">
        <w:rPr>
          <w:i/>
          <w:iCs/>
        </w:rPr>
        <w:t>ν</w:t>
      </w:r>
      <w:r w:rsidR="005515F1" w:rsidRPr="00BA2B02">
        <w:rPr>
          <w:rFonts w:ascii="Times New Roman" w:hAnsi="Times New Roman" w:cs="Times New Roman"/>
          <w:lang w:bidi="hi-IN"/>
        </w:rPr>
        <w:t xml:space="preserve"> </w:t>
      </w:r>
      <w:r w:rsidR="005515F1" w:rsidRPr="00BA2B02">
        <w:rPr>
          <w:lang w:bidi="hi-IN"/>
        </w:rPr>
        <w:t xml:space="preserve">can be </w:t>
      </w:r>
      <w:r w:rsidR="001C5D6C" w:rsidRPr="00BA2B02">
        <w:rPr>
          <w:lang w:bidi="hi-IN"/>
        </w:rPr>
        <w:t>realized</w:t>
      </w:r>
      <w:r w:rsidR="005515F1" w:rsidRPr="00BA2B02">
        <w:rPr>
          <w:lang w:bidi="hi-IN"/>
        </w:rPr>
        <w:t xml:space="preserve"> using both CM and SIM. The highest mean fitness wi</w:t>
      </w:r>
      <w:r w:rsidR="003E0693" w:rsidRPr="00BA2B02">
        <w:rPr>
          <w:lang w:bidi="hi-IN"/>
        </w:rPr>
        <w:t xml:space="preserve">ll always be attained with SIM, </w:t>
      </w:r>
      <w:r w:rsidR="005515F1" w:rsidRPr="00BA2B02">
        <w:rPr>
          <w:lang w:bidi="hi-IN"/>
        </w:rPr>
        <w:t xml:space="preserve">which has a </w:t>
      </w:r>
      <w:r w:rsidR="00F33489" w:rsidRPr="00BA2B02">
        <w:rPr>
          <w:lang w:bidi="hi-IN"/>
        </w:rPr>
        <w:t xml:space="preserve">small </w:t>
      </w:r>
      <w:r w:rsidR="005515F1" w:rsidRPr="00BA2B02">
        <w:rPr>
          <w:lang w:bidi="hi-IN"/>
        </w:rPr>
        <w:t xml:space="preserve">advantage over NM </w:t>
      </w:r>
      <w:r w:rsidR="00F33489" w:rsidRPr="00BA2B02">
        <w:rPr>
          <w:lang w:bidi="hi-IN"/>
        </w:rPr>
        <w:t>(</w:t>
      </w:r>
      <w:r w:rsidR="00961209" w:rsidRPr="00BA2B02">
        <w:rPr>
          <w:lang w:bidi="hi-IN"/>
        </w:rPr>
        <w:t>that</w:t>
      </w:r>
      <w:r w:rsidR="005515F1" w:rsidRPr="00BA2B02">
        <w:rPr>
          <w:lang w:bidi="hi-IN"/>
        </w:rPr>
        <w:t xml:space="preserve"> cannot be seen in this figure</w:t>
      </w:r>
      <w:r w:rsidR="00F33489" w:rsidRPr="00BA2B02">
        <w:rPr>
          <w:lang w:bidi="hi-IN"/>
        </w:rPr>
        <w:t xml:space="preserve">, </w:t>
      </w:r>
      <w:r w:rsidR="00961209" w:rsidRPr="00BA2B02">
        <w:rPr>
          <w:lang w:bidi="hi-IN"/>
        </w:rPr>
        <w:t xml:space="preserve">but see </w:t>
      </w:r>
      <w:r w:rsidRPr="00BA2B02">
        <w:fldChar w:fldCharType="begin"/>
      </w:r>
      <w:r w:rsidRPr="00BA2B02">
        <w:instrText xml:space="preserve"> REF _Ref363979903 \h  \* MERGEFORMAT </w:instrText>
      </w:r>
      <w:r w:rsidRPr="00BA2B02">
        <w:fldChar w:fldCharType="separate"/>
      </w:r>
      <w:r w:rsidR="00815DEF" w:rsidRPr="00BA2B02">
        <w:t>Figure 3</w:t>
      </w:r>
      <w:r w:rsidRPr="00BA2B02">
        <w:fldChar w:fldCharType="end"/>
      </w:r>
      <w:r w:rsidR="005515F1" w:rsidRPr="00BA2B02">
        <w:rPr>
          <w:lang w:bidi="hi-IN"/>
        </w:rPr>
        <w:t>)</w:t>
      </w:r>
      <w:r w:rsidR="003E0693" w:rsidRPr="00BA2B02">
        <w:rPr>
          <w:lang w:bidi="hi-IN"/>
        </w:rPr>
        <w:t xml:space="preserve"> due to the increased generation of beneficial (</w:t>
      </w:r>
      <w:r w:rsidR="003E0693" w:rsidRPr="008F3447">
        <w:rPr>
          <w:lang w:bidi="hi-IN"/>
        </w:rPr>
        <w:t xml:space="preserve">compensatory) mutations in individuals with </w:t>
      </w:r>
      <w:r w:rsidR="00950BC3" w:rsidRPr="008F3447">
        <w:rPr>
          <w:lang w:bidi="hi-IN"/>
        </w:rPr>
        <w:t>low fitness</w:t>
      </w:r>
      <w:r w:rsidR="005515F1" w:rsidRPr="008F3447">
        <w:rPr>
          <w:lang w:bidi="hi-IN"/>
        </w:rPr>
        <w:t xml:space="preserve">. If </w:t>
      </w:r>
      <w:r w:rsidR="00F33489" w:rsidRPr="008F3447">
        <w:rPr>
          <w:lang w:bidi="hi-IN"/>
        </w:rPr>
        <w:t xml:space="preserve">for some rate of adaptation </w:t>
      </w:r>
      <w:r w:rsidR="005515F1" w:rsidRPr="008F3447">
        <w:rPr>
          <w:lang w:bidi="hi-IN"/>
        </w:rPr>
        <w:t>the mutation rate fold increase</w:t>
      </w:r>
      <w:r w:rsidR="005515F1" w:rsidRPr="00BA2B02">
        <w:rPr>
          <w:lang w:bidi="hi-IN"/>
        </w:rPr>
        <w:t xml:space="preserve"> </w:t>
      </w:r>
      <w:r w:rsidR="005515F1" w:rsidRPr="00BA2B02">
        <w:rPr>
          <w:rFonts w:ascii="Times New Roman" w:hAnsi="Times New Roman" w:cs="Times New Roman"/>
          <w:i/>
          <w:iCs/>
          <w:lang w:bidi="hi-IN"/>
        </w:rPr>
        <w:t>τ</w:t>
      </w:r>
      <w:r w:rsidR="005515F1" w:rsidRPr="00BA2B02">
        <w:rPr>
          <w:lang w:bidi="hi-IN"/>
        </w:rPr>
        <w:t xml:space="preserve"> required by SIM is too high (</w:t>
      </w:r>
      <w:r w:rsidR="005515F1" w:rsidRPr="00BA2B02">
        <w:rPr>
          <w:i/>
          <w:iCs/>
          <w:lang w:bidi="hi-IN"/>
        </w:rPr>
        <w:t>i.e.</w:t>
      </w:r>
      <w:r w:rsidR="005515F1" w:rsidRPr="00BA2B02">
        <w:rPr>
          <w:lang w:bidi="hi-IN"/>
        </w:rPr>
        <w:t xml:space="preserve">, </w:t>
      </w:r>
      <w:proofErr w:type="spellStart"/>
      <w:r w:rsidR="005515F1" w:rsidRPr="00BA2B02">
        <w:rPr>
          <w:i/>
          <w:iCs/>
        </w:rPr>
        <w:t>τU</w:t>
      </w:r>
      <w:r w:rsidR="0044354D" w:rsidRPr="00BA2B02">
        <w:rPr>
          <w:rFonts w:ascii="Times New Roman" w:hAnsi="Times New Roman" w:cs="Times New Roman"/>
        </w:rPr>
        <w:t>≥</w:t>
      </w:r>
      <w:r w:rsidR="005515F1" w:rsidRPr="00BA2B02">
        <w:rPr>
          <w:i/>
          <w:iCs/>
        </w:rPr>
        <w:t>s</w:t>
      </w:r>
      <w:proofErr w:type="spellEnd"/>
      <w:r w:rsidR="005515F1" w:rsidRPr="00BA2B02">
        <w:rPr>
          <w:lang w:bidi="hi-IN"/>
        </w:rPr>
        <w:t>)</w:t>
      </w:r>
      <w:r w:rsidR="00F33489" w:rsidRPr="00BA2B02">
        <w:rPr>
          <w:lang w:bidi="hi-IN"/>
        </w:rPr>
        <w:t>,</w:t>
      </w:r>
      <w:r w:rsidR="005515F1" w:rsidRPr="00BA2B02">
        <w:rPr>
          <w:lang w:bidi="hi-IN"/>
        </w:rPr>
        <w:t xml:space="preserve"> </w:t>
      </w:r>
      <w:r w:rsidR="00F33489" w:rsidRPr="00BA2B02">
        <w:rPr>
          <w:lang w:bidi="hi-IN"/>
        </w:rPr>
        <w:t xml:space="preserve">that adaptation rate </w:t>
      </w:r>
      <w:r w:rsidR="00434AEF" w:rsidRPr="00BA2B02">
        <w:rPr>
          <w:lang w:bidi="hi-IN"/>
        </w:rPr>
        <w:t>can</w:t>
      </w:r>
      <w:r w:rsidR="00F33489" w:rsidRPr="00BA2B02">
        <w:rPr>
          <w:lang w:bidi="hi-IN"/>
        </w:rPr>
        <w:t xml:space="preserve"> </w:t>
      </w:r>
      <w:r w:rsidR="005515F1" w:rsidRPr="00BA2B02">
        <w:rPr>
          <w:lang w:bidi="hi-IN"/>
        </w:rPr>
        <w:t xml:space="preserve">be </w:t>
      </w:r>
      <w:r w:rsidR="001C5D6C" w:rsidRPr="00BA2B02">
        <w:rPr>
          <w:lang w:bidi="hi-IN"/>
        </w:rPr>
        <w:t xml:space="preserve">realized </w:t>
      </w:r>
      <w:r w:rsidR="00CE72C5" w:rsidRPr="00BA2B02">
        <w:rPr>
          <w:lang w:bidi="hi-IN"/>
        </w:rPr>
        <w:t>by</w:t>
      </w:r>
      <w:r w:rsidR="005515F1" w:rsidRPr="00BA2B02">
        <w:rPr>
          <w:lang w:bidi="hi-IN"/>
        </w:rPr>
        <w:t xml:space="preserve"> a mixed strategy (dashed line</w:t>
      </w:r>
      <w:r w:rsidR="0044354D" w:rsidRPr="00BA2B02">
        <w:rPr>
          <w:lang w:bidi="hi-IN"/>
        </w:rPr>
        <w:t xml:space="preserve"> </w:t>
      </w:r>
      <w:r w:rsidR="00434AEF" w:rsidRPr="00BA2B02">
        <w:rPr>
          <w:lang w:bidi="hi-IN"/>
        </w:rPr>
        <w:t>in</w:t>
      </w:r>
      <w:r w:rsidR="0044354D" w:rsidRPr="00BA2B02">
        <w:rPr>
          <w:lang w:bidi="hi-IN"/>
        </w:rPr>
        <w:t xml:space="preserve"> </w:t>
      </w: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5515F1" w:rsidRPr="00BA2B02">
        <w:rPr>
          <w:lang w:bidi="hi-IN"/>
        </w:rPr>
        <w:t>)</w:t>
      </w:r>
      <w:r w:rsidR="005515F1" w:rsidRPr="00BA2B02">
        <w:t>.</w:t>
      </w:r>
      <w:r w:rsidR="00B85CA4" w:rsidRPr="00BA2B02">
        <w:t xml:space="preserve"> For example, a </w:t>
      </w:r>
      <w:r w:rsidR="009F0ADC" w:rsidRPr="00BA2B02">
        <w:t>96</w:t>
      </w:r>
      <w:r w:rsidR="00B85CA4" w:rsidRPr="00BA2B02">
        <w:t xml:space="preserve">-fold increase in adaptation rate can be </w:t>
      </w:r>
      <w:r w:rsidR="005202A0" w:rsidRPr="00BA2B02">
        <w:t>achieved</w:t>
      </w:r>
      <w:r w:rsidR="00B85CA4" w:rsidRPr="00BA2B02">
        <w:t xml:space="preserve"> with CM with </w:t>
      </w:r>
      <w:r w:rsidR="00B85CA4" w:rsidRPr="00BA2B02">
        <w:rPr>
          <w:i/>
          <w:iCs/>
        </w:rPr>
        <w:t>τ</w:t>
      </w:r>
      <w:r w:rsidR="00B85CA4" w:rsidRPr="00BA2B02">
        <w:t>=</w:t>
      </w:r>
      <w:r w:rsidR="00135B27" w:rsidRPr="00BA2B02">
        <w:t>10</w:t>
      </w:r>
      <w:r w:rsidR="00B85CA4" w:rsidRPr="00BA2B02">
        <w:t xml:space="preserve">, </w:t>
      </w:r>
      <w:r w:rsidR="00BB5518" w:rsidRPr="00BA2B02">
        <w:t xml:space="preserve">with </w:t>
      </w:r>
      <w:r w:rsidR="00B85CA4" w:rsidRPr="00BA2B02">
        <w:t xml:space="preserve">SIM with </w:t>
      </w:r>
      <w:r w:rsidR="00B85CA4" w:rsidRPr="00BA2B02">
        <w:rPr>
          <w:i/>
          <w:iCs/>
        </w:rPr>
        <w:t>τ</w:t>
      </w:r>
      <w:r w:rsidR="00D6393B" w:rsidRPr="00BA2B02">
        <w:t>=</w:t>
      </w:r>
      <w:r w:rsidR="009F0ADC" w:rsidRPr="00BA2B02">
        <w:t>96,</w:t>
      </w:r>
      <w:r w:rsidR="00B85CA4" w:rsidRPr="00BA2B02">
        <w:t xml:space="preserve"> or </w:t>
      </w:r>
      <w:r w:rsidR="00BB5518" w:rsidRPr="00BA2B02">
        <w:t xml:space="preserve">with </w:t>
      </w:r>
      <w:r w:rsidR="00B85CA4" w:rsidRPr="00BA2B02">
        <w:t xml:space="preserve">a mixed strategy with </w:t>
      </w:r>
      <w:proofErr w:type="spellStart"/>
      <w:r w:rsidR="00B85CA4" w:rsidRPr="00BA2B02">
        <w:rPr>
          <w:i/>
          <w:iCs/>
        </w:rPr>
        <w:t>τ</w:t>
      </w:r>
      <w:r w:rsidR="00135B27" w:rsidRPr="00BA2B02">
        <w:rPr>
          <w:i/>
          <w:iCs/>
          <w:vertAlign w:val="subscript"/>
        </w:rPr>
        <w:t>CM</w:t>
      </w:r>
      <w:proofErr w:type="spellEnd"/>
      <w:r w:rsidR="00000DD9" w:rsidRPr="00BA2B02">
        <w:t>=7</w:t>
      </w:r>
      <w:r w:rsidR="00B85CA4" w:rsidRPr="00BA2B02">
        <w:rPr>
          <w:i/>
          <w:iCs/>
        </w:rPr>
        <w:t xml:space="preserve"> </w:t>
      </w:r>
      <w:r w:rsidR="00B85CA4" w:rsidRPr="00BA2B02">
        <w:t>and</w:t>
      </w:r>
      <w:r w:rsidR="00B85CA4" w:rsidRPr="00BA2B02">
        <w:rPr>
          <w:i/>
          <w:iCs/>
        </w:rPr>
        <w:t xml:space="preserve"> </w:t>
      </w:r>
      <w:proofErr w:type="spellStart"/>
      <w:r w:rsidR="00B85CA4" w:rsidRPr="00BA2B02">
        <w:rPr>
          <w:i/>
          <w:iCs/>
        </w:rPr>
        <w:t>τ</w:t>
      </w:r>
      <w:r w:rsidR="00135B27" w:rsidRPr="00BA2B02">
        <w:rPr>
          <w:i/>
          <w:iCs/>
          <w:vertAlign w:val="subscript"/>
        </w:rPr>
        <w:t>SIM</w:t>
      </w:r>
      <w:proofErr w:type="spellEnd"/>
      <w:r w:rsidR="00B85CA4" w:rsidRPr="00BA2B02">
        <w:t>=</w:t>
      </w:r>
      <w:r w:rsidR="00000DD9" w:rsidRPr="00BA2B02">
        <w:t>2</w:t>
      </w:r>
      <w:r w:rsidR="00135B27" w:rsidRPr="00BA2B02">
        <w:t xml:space="preserve"> in which all individuals increase their mutation rate </w:t>
      </w:r>
      <w:r w:rsidR="00000DD9" w:rsidRPr="00BA2B02">
        <w:t>7</w:t>
      </w:r>
      <w:r w:rsidR="00135B27" w:rsidRPr="00BA2B02">
        <w:t>-fold and stressed individuals further</w:t>
      </w:r>
      <w:r w:rsidR="00D6393B" w:rsidRPr="00BA2B02">
        <w:t xml:space="preserve"> increase their mutation rate </w:t>
      </w:r>
      <w:r w:rsidR="00000DD9" w:rsidRPr="00BA2B02">
        <w:t>2</w:t>
      </w:r>
      <w:r w:rsidR="00135B27" w:rsidRPr="00BA2B02">
        <w:t>-fold</w:t>
      </w:r>
      <w:r w:rsidR="00B85CA4" w:rsidRPr="00BA2B02">
        <w:t xml:space="preserve">. </w:t>
      </w:r>
      <w:r w:rsidR="0082586B" w:rsidRPr="00BA2B02">
        <w:t>However, th</w:t>
      </w:r>
      <w:r w:rsidR="00BB5518" w:rsidRPr="00BA2B02">
        <w:t>e</w:t>
      </w:r>
      <w:r w:rsidR="0082586B" w:rsidRPr="00BA2B02">
        <w:t>s</w:t>
      </w:r>
      <w:r w:rsidR="00BB5518" w:rsidRPr="00BA2B02">
        <w:t>e</w:t>
      </w:r>
      <w:r w:rsidR="0082586B" w:rsidRPr="00BA2B02">
        <w:t xml:space="preserve"> increase</w:t>
      </w:r>
      <w:r w:rsidR="00BB5518" w:rsidRPr="00BA2B02">
        <w:t>s</w:t>
      </w:r>
      <w:r w:rsidR="0082586B" w:rsidRPr="00BA2B02">
        <w:t xml:space="preserve"> i</w:t>
      </w:r>
      <w:r w:rsidR="0082586B">
        <w:t>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lastRenderedPageBreak/>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w:t>
      </w:r>
      <w:r w:rsidR="00A20806" w:rsidRPr="00BA2B02">
        <w:t>than that of NM</w:t>
      </w:r>
      <w:r w:rsidR="00B7610D" w:rsidRPr="00BA2B02">
        <w:t xml:space="preserve"> by </w:t>
      </w:r>
      <w:r w:rsidR="00B7610D" w:rsidRPr="00BA2B02">
        <w:rPr>
          <w:rFonts w:ascii="Times New Roman" w:hAnsi="Times New Roman" w:cs="Times New Roman"/>
        </w:rPr>
        <w:t>~</w:t>
      </w:r>
      <w:r w:rsidR="00B7610D" w:rsidRPr="00BA2B02">
        <w:t>3</w:t>
      </w:r>
      <w:r w:rsidR="00B7610D" w:rsidRPr="00BA2B02">
        <w:sym w:font="Symbol" w:char="F0D7"/>
      </w:r>
      <w:r w:rsidR="00B7610D" w:rsidRPr="00BA2B02">
        <w:t>10</w:t>
      </w:r>
      <w:r w:rsidR="00B7610D" w:rsidRPr="00BA2B02">
        <w:rPr>
          <w:vertAlign w:val="superscript"/>
        </w:rPr>
        <w:t>-8</w:t>
      </w:r>
      <w:r w:rsidR="00B7610D" w:rsidRPr="00BA2B02">
        <w:t>.</w:t>
      </w:r>
      <w:r w:rsidR="00F33489" w:rsidRPr="00BA2B02">
        <w:t xml:space="preserve"> </w:t>
      </w:r>
    </w:p>
    <w:p w:rsidR="00B32510" w:rsidRPr="00BA2B02" w:rsidRDefault="00DC713E" w:rsidP="00E9784D">
      <w:pPr>
        <w:pStyle w:val="Heading2"/>
        <w:spacing w:line="480" w:lineRule="auto"/>
      </w:pPr>
      <w:r w:rsidRPr="00BA2B02">
        <w:t>Environmental stress</w:t>
      </w:r>
    </w:p>
    <w:p w:rsidR="0081579B" w:rsidRPr="00BA2B02" w:rsidRDefault="00FA72C5" w:rsidP="00E9784D">
      <w:pPr>
        <w:spacing w:line="480" w:lineRule="auto"/>
      </w:pPr>
      <w:r w:rsidRPr="00BA2B02">
        <w:t>So far,</w:t>
      </w:r>
      <w:r w:rsidR="00042973" w:rsidRPr="00BA2B02">
        <w:t xml:space="preserve"> we considered </w:t>
      </w:r>
      <w:r w:rsidR="003A2920" w:rsidRPr="00BA2B02">
        <w:t>the case where the environmental change creates an opportunity for adaptation without affecting the absolute fitness of the population</w:t>
      </w:r>
      <w:r w:rsidR="0081579B" w:rsidRPr="00BA2B02">
        <w:t xml:space="preserve"> – for example, a new </w:t>
      </w:r>
      <w:r w:rsidR="006B3A9D" w:rsidRPr="00BA2B02">
        <w:t>ecological</w:t>
      </w:r>
      <w:r w:rsidR="0081579B" w:rsidRPr="00BA2B02">
        <w:t xml:space="preserve"> niche </w:t>
      </w:r>
      <w:r w:rsidR="006B3A9D" w:rsidRPr="00BA2B02">
        <w:t xml:space="preserve">can be favorable </w:t>
      </w:r>
      <w:r w:rsidR="0081579B" w:rsidRPr="00BA2B02">
        <w:t>without affecting the well-being of the current population</w:t>
      </w:r>
      <w:r w:rsidR="003A2920" w:rsidRPr="00BA2B02">
        <w:t xml:space="preserve">. </w:t>
      </w:r>
      <w:r w:rsidR="0081579B" w:rsidRPr="00BA2B02">
        <w:t>In that scenario</w:t>
      </w:r>
      <w:r w:rsidR="003A2920" w:rsidRPr="00BA2B02">
        <w:t xml:space="preserve">, the wildtype </w:t>
      </w:r>
      <w:r w:rsidR="003A2920" w:rsidRPr="00BA2B02">
        <w:rPr>
          <w:i/>
          <w:iCs/>
        </w:rPr>
        <w:t>ab</w:t>
      </w:r>
      <w:r w:rsidR="003A2920" w:rsidRPr="00BA2B02">
        <w:t xml:space="preserve"> wasn't stressed and </w:t>
      </w:r>
      <w:r w:rsidR="004E7076" w:rsidRPr="00BA2B02">
        <w:t>did</w:t>
      </w:r>
      <w:r w:rsidR="003A2920" w:rsidRPr="00BA2B02">
        <w:t xml:space="preserve"> not </w:t>
      </w:r>
      <w:proofErr w:type="spellStart"/>
      <w:r w:rsidR="003A2920" w:rsidRPr="00BA2B02">
        <w:t>hypermutat</w:t>
      </w:r>
      <w:r w:rsidR="004E7076" w:rsidRPr="00BA2B02">
        <w:t>e</w:t>
      </w:r>
      <w:proofErr w:type="spellEnd"/>
      <w:r w:rsidR="00042973" w:rsidRPr="00BA2B02">
        <w:t>.</w:t>
      </w:r>
      <w:r w:rsidR="003A2920" w:rsidRPr="00BA2B02">
        <w:t xml:space="preserve"> </w:t>
      </w:r>
      <w:r w:rsidR="00042973" w:rsidRPr="00BA2B02">
        <w:t xml:space="preserve"> </w:t>
      </w:r>
    </w:p>
    <w:p w:rsidR="00F91E4B" w:rsidRPr="00BA2B02" w:rsidRDefault="003A2920" w:rsidP="007F5D35">
      <w:pPr>
        <w:spacing w:line="480" w:lineRule="auto"/>
      </w:pPr>
      <w:r w:rsidRPr="00BA2B02">
        <w:t xml:space="preserve">Next, we consider a different scenario in which </w:t>
      </w:r>
      <w:r w:rsidR="008661C5" w:rsidRPr="00BA2B02">
        <w:t>an</w:t>
      </w:r>
      <w:r w:rsidRPr="00BA2B02">
        <w:t xml:space="preserve"> environmental change </w:t>
      </w:r>
      <w:r w:rsidR="007F5D35" w:rsidRPr="00BA2B02">
        <w:t xml:space="preserve">affects the well-being </w:t>
      </w:r>
      <w:r w:rsidR="00042973" w:rsidRPr="00BA2B02">
        <w:t xml:space="preserve">of </w:t>
      </w:r>
      <w:r w:rsidRPr="00BA2B02">
        <w:t>the entire population</w:t>
      </w:r>
      <w:r w:rsidR="0081579B" w:rsidRPr="00BA2B02">
        <w:t xml:space="preserve"> -</w:t>
      </w:r>
      <w:r w:rsidRPr="00BA2B02">
        <w:t xml:space="preserve"> for example,</w:t>
      </w:r>
      <w:r w:rsidR="00042973" w:rsidRPr="00BA2B02">
        <w:t xml:space="preserve"> </w:t>
      </w:r>
      <w:r w:rsidR="006B3A9D" w:rsidRPr="00BA2B02">
        <w:t xml:space="preserve">exposure to </w:t>
      </w:r>
      <w:r w:rsidRPr="00BA2B02">
        <w:t xml:space="preserve">an </w:t>
      </w:r>
      <w:r w:rsidR="00042973" w:rsidRPr="00BA2B02">
        <w:t>antibiotic drug</w:t>
      </w:r>
      <w:r w:rsidR="006B3A9D" w:rsidRPr="00BA2B02">
        <w:t xml:space="preserve"> or </w:t>
      </w:r>
      <w:r w:rsidR="008661C5" w:rsidRPr="00BA2B02">
        <w:t xml:space="preserve">a host's </w:t>
      </w:r>
      <w:r w:rsidR="007F5D35" w:rsidRPr="00BA2B02">
        <w:t>immune response. In this case the environmental change doesn't just create</w:t>
      </w:r>
      <w:r w:rsidR="0081579B" w:rsidRPr="00BA2B02">
        <w:t xml:space="preserve"> an opportunity for adaptation but also </w:t>
      </w:r>
      <w:r w:rsidR="007F5D35" w:rsidRPr="00BA2B02">
        <w:t xml:space="preserve">causes stress in the entire </w:t>
      </w:r>
      <w:r w:rsidR="0081579B" w:rsidRPr="00BA2B02">
        <w:t>population</w:t>
      </w:r>
      <w:r w:rsidR="00FA72C5" w:rsidRPr="00BA2B02">
        <w:t>.</w:t>
      </w:r>
      <w:r w:rsidR="00683B42" w:rsidRPr="00BA2B02">
        <w:t xml:space="preserve"> </w:t>
      </w:r>
      <w:r w:rsidR="00F91E4B" w:rsidRPr="00BA2B02">
        <w:t>As before</w:t>
      </w:r>
      <w:r w:rsidR="006B3A9D" w:rsidRPr="00BA2B02">
        <w:t xml:space="preserve"> </w:t>
      </w:r>
      <w:r w:rsidR="00683B42" w:rsidRPr="00BA2B02">
        <w:t xml:space="preserve">the double mutant </w:t>
      </w:r>
      <w:r w:rsidR="00683B42" w:rsidRPr="00BA2B02">
        <w:rPr>
          <w:i/>
          <w:iCs/>
        </w:rPr>
        <w:t>AB</w:t>
      </w:r>
      <w:r w:rsidR="00683B42" w:rsidRPr="00BA2B02">
        <w:t xml:space="preserve"> is resistant to the stress (</w:t>
      </w:r>
      <w:r w:rsidR="00683B42" w:rsidRPr="00BA2B02">
        <w:rPr>
          <w:i/>
          <w:iCs/>
        </w:rPr>
        <w:t xml:space="preserve">i.e. </w:t>
      </w:r>
      <w:r w:rsidR="00683B42" w:rsidRPr="00BA2B02">
        <w:t>the drug</w:t>
      </w:r>
      <w:r w:rsidR="006B3A9D" w:rsidRPr="00BA2B02">
        <w:t xml:space="preserve"> or immune response</w:t>
      </w:r>
      <w:r w:rsidR="00683B42" w:rsidRPr="00BA2B02">
        <w:t xml:space="preserve">) and therefore has a higher fitness than </w:t>
      </w:r>
      <w:r w:rsidR="0038712A" w:rsidRPr="00BA2B02">
        <w:t xml:space="preserve">either </w:t>
      </w:r>
      <w:r w:rsidR="00683B42" w:rsidRPr="00BA2B02">
        <w:t xml:space="preserve">the wildtype </w:t>
      </w:r>
      <w:r w:rsidR="0038712A" w:rsidRPr="00BA2B02">
        <w:t>or the non-resistant single mutant</w:t>
      </w:r>
      <w:r w:rsidR="007F5D35" w:rsidRPr="00BA2B02">
        <w:rPr>
          <w:i/>
          <w:iCs/>
        </w:rPr>
        <w:t>s</w:t>
      </w:r>
      <w:r w:rsidR="00683B42" w:rsidRPr="00BA2B02">
        <w:t xml:space="preserve">. </w:t>
      </w:r>
      <w:r w:rsidR="006B3A9D" w:rsidRPr="00BA2B02">
        <w:t>However</w:t>
      </w:r>
      <w:r w:rsidR="00683B42" w:rsidRPr="00BA2B02">
        <w:t>, in this scenario the wildtype</w:t>
      </w:r>
      <w:r w:rsidR="006B3A9D" w:rsidRPr="00BA2B02">
        <w:t xml:space="preserve"> </w:t>
      </w:r>
      <w:r w:rsidR="006B3A9D" w:rsidRPr="00BA2B02">
        <w:rPr>
          <w:i/>
          <w:iCs/>
        </w:rPr>
        <w:t>ab</w:t>
      </w:r>
      <w:r w:rsidR="00683B42" w:rsidRPr="00BA2B02">
        <w:t xml:space="preserve"> is also stress</w:t>
      </w:r>
      <w:r w:rsidR="007F5D35" w:rsidRPr="00BA2B02">
        <w:t>ed</w:t>
      </w:r>
      <w:r w:rsidR="00F91E4B" w:rsidRPr="00BA2B02">
        <w:t xml:space="preserve"> and therefore </w:t>
      </w:r>
      <w:proofErr w:type="spellStart"/>
      <w:r w:rsidR="00F91E4B" w:rsidRPr="00BA2B02">
        <w:t>hypermutates</w:t>
      </w:r>
      <w:proofErr w:type="spellEnd"/>
      <w:r w:rsidR="00F91E4B" w:rsidRPr="00BA2B02">
        <w:t xml:space="preserve"> </w:t>
      </w:r>
      <w:r w:rsidR="007F5D35" w:rsidRPr="00BA2B02">
        <w:t xml:space="preserve">with SIM </w:t>
      </w:r>
      <w:r w:rsidR="00F91E4B" w:rsidRPr="00BA2B02">
        <w:t>– compare with</w:t>
      </w:r>
      <w:r w:rsidR="007C70D4" w:rsidRPr="00BA2B02">
        <w:t xml:space="preserve"> eq. </w:t>
      </w:r>
      <w:r w:rsidR="00BA2B02" w:rsidRPr="00BA2B02">
        <w:fldChar w:fldCharType="begin"/>
      </w:r>
      <w:r w:rsidR="00BA2B02" w:rsidRPr="00BA2B02">
        <w:instrText xml:space="preserve"> REF _Ref374443384 \h  \* MERGEFORMAT </w:instrText>
      </w:r>
      <w:r w:rsidR="00BA2B02" w:rsidRPr="00BA2B02">
        <w:fldChar w:fldCharType="separate"/>
      </w:r>
      <w:r w:rsidR="00815DEF" w:rsidRPr="00BA2B02">
        <w:rPr>
          <w:noProof/>
        </w:rPr>
        <w:t>1</w:t>
      </w:r>
      <w:r w:rsidR="00BA2B02" w:rsidRPr="00BA2B02">
        <w:fldChar w:fldCharType="end"/>
      </w:r>
      <w:r w:rsidR="00F91E4B" w:rsidRPr="00BA2B02">
        <w:t>:</w:t>
      </w:r>
    </w:p>
    <w:tbl>
      <w:tblPr>
        <w:tblStyle w:val="TableGrid"/>
        <w:tblW w:w="5000" w:type="pct"/>
        <w:tblInd w:w="340" w:type="dxa"/>
        <w:tblLook w:val="04A0" w:firstRow="1" w:lastRow="0" w:firstColumn="1" w:lastColumn="0" w:noHBand="0" w:noVBand="1"/>
      </w:tblPr>
      <w:tblGrid>
        <w:gridCol w:w="7670"/>
        <w:gridCol w:w="852"/>
      </w:tblGrid>
      <w:tr w:rsidR="00FD7E05" w:rsidRPr="00BA2B02" w:rsidTr="004D568B">
        <w:tc>
          <w:tcPr>
            <w:tcW w:w="4500" w:type="pct"/>
            <w:tcBorders>
              <w:top w:val="nil"/>
              <w:left w:val="nil"/>
              <w:bottom w:val="nil"/>
              <w:right w:val="nil"/>
            </w:tcBorders>
          </w:tcPr>
          <w:p w:rsidR="00FD7E05" w:rsidRPr="00BA2B02" w:rsidRDefault="00281FD7" w:rsidP="00E85DE7">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FD7E05" w:rsidRPr="00BA2B02">
              <w:rPr>
                <w:rFonts w:eastAsiaTheme="minorEastAsia"/>
              </w:rPr>
              <w:t>.</w:t>
            </w:r>
          </w:p>
        </w:tc>
        <w:tc>
          <w:tcPr>
            <w:tcW w:w="500" w:type="pct"/>
            <w:tcBorders>
              <w:top w:val="nil"/>
              <w:left w:val="nil"/>
              <w:bottom w:val="nil"/>
              <w:right w:val="nil"/>
            </w:tcBorders>
          </w:tcPr>
          <w:p w:rsidR="00FD7E05" w:rsidRPr="00BA2B02" w:rsidRDefault="00FD7E05" w:rsidP="00E9784D">
            <w:pPr>
              <w:spacing w:line="480" w:lineRule="auto"/>
            </w:pPr>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9</w:t>
            </w:r>
            <w:r w:rsidR="00AB4359" w:rsidRPr="00BA2B02">
              <w:rPr>
                <w:noProof/>
              </w:rPr>
              <w:fldChar w:fldCharType="end"/>
            </w:r>
            <w:r w:rsidRPr="00BA2B02">
              <w:t>)</w:t>
            </w:r>
          </w:p>
        </w:tc>
      </w:tr>
    </w:tbl>
    <w:p w:rsidR="006B781F" w:rsidRPr="00BA2B02" w:rsidRDefault="00F91E4B" w:rsidP="00E9784D">
      <w:pPr>
        <w:spacing w:line="480" w:lineRule="auto"/>
      </w:pPr>
      <w:r w:rsidRPr="00BA2B02">
        <w:t>We use</w:t>
      </w:r>
      <w:r w:rsidR="007F5D35" w:rsidRPr="00BA2B02">
        <w:t xml:space="preserve"> a</w:t>
      </w:r>
      <w:r w:rsidRPr="00BA2B02">
        <w:t xml:space="preserve"> subscript </w:t>
      </w:r>
      <w:r w:rsidRPr="00BA2B02">
        <w:rPr>
          <w:i/>
          <w:iCs/>
        </w:rPr>
        <w:t>e</w:t>
      </w:r>
      <w:r w:rsidRPr="00BA2B02">
        <w:t xml:space="preserve"> to </w:t>
      </w:r>
      <w:r w:rsidR="00683B42" w:rsidRPr="00BA2B02">
        <w:t>denote quantities related with this scenario</w:t>
      </w:r>
      <w:r w:rsidR="006B3A9D" w:rsidRPr="00BA2B02">
        <w:t>.</w:t>
      </w:r>
    </w:p>
    <w:p w:rsidR="00042973" w:rsidRPr="00BA2B02" w:rsidRDefault="002C54C0" w:rsidP="009C091A">
      <w:pPr>
        <w:spacing w:line="480" w:lineRule="auto"/>
        <w:rPr>
          <w:vertAlign w:val="subscript"/>
        </w:rPr>
      </w:pPr>
      <w:r w:rsidRPr="00BA2B02">
        <w:t xml:space="preserve">This scenario has an important biological relevance, as SIM has been implicated in the evolution of drug resistance in bacteria and yeast </w:t>
      </w:r>
      <w:r w:rsidR="00AB4359" w:rsidRPr="00BA2B02">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AB4359" w:rsidRPr="00BA2B02">
        <w:fldChar w:fldCharType="separate"/>
      </w:r>
      <w:r w:rsidR="00663378" w:rsidRPr="00BA2B02">
        <w:rPr>
          <w:noProof/>
        </w:rPr>
        <w:t xml:space="preserve">(Cirz and Romesberg 2007; </w:t>
      </w:r>
      <w:r w:rsidR="00663378" w:rsidRPr="00BA2B02">
        <w:rPr>
          <w:noProof/>
        </w:rPr>
        <w:lastRenderedPageBreak/>
        <w:t>Obolski and Hadany 2012; Shor et al. 2013)</w:t>
      </w:r>
      <w:r w:rsidR="00AB4359" w:rsidRPr="00BA2B02">
        <w:fldChar w:fldCharType="end"/>
      </w:r>
      <w:r w:rsidR="007F5D35" w:rsidRPr="00BA2B02">
        <w:t xml:space="preserve"> and could be involved in the evol</w:t>
      </w:r>
      <w:r w:rsidR="009C091A" w:rsidRPr="00BA2B02">
        <w:t xml:space="preserve">ution of pathogen virulence, as well as drug </w:t>
      </w:r>
      <w:r w:rsidR="007F5D35" w:rsidRPr="00BA2B02">
        <w:t>resistance and progression</w:t>
      </w:r>
      <w:r w:rsidR="009C091A" w:rsidRPr="00BA2B02">
        <w:t xml:space="preserve"> in cancer cells</w:t>
      </w:r>
      <w:r w:rsidRPr="00BA2B02">
        <w:t>.</w:t>
      </w:r>
      <w:r w:rsidR="00042973" w:rsidRPr="00BA2B02">
        <w:t xml:space="preserve"> </w:t>
      </w:r>
    </w:p>
    <w:p w:rsidR="00042973" w:rsidRPr="00042973" w:rsidRDefault="00042973" w:rsidP="00E9784D">
      <w:pPr>
        <w:spacing w:line="480" w:lineRule="auto"/>
        <w:rPr>
          <w:lang w:bidi="hi-IN"/>
        </w:rPr>
      </w:pPr>
      <w:r w:rsidRPr="00BA2B02">
        <w:t>The adaptation rate</w:t>
      </w:r>
      <w:r w:rsidR="00CE72C5" w:rsidRPr="00BA2B02">
        <w:t xml:space="preserve"> with SIM</w:t>
      </w:r>
      <w:r w:rsidR="00814BE5" w:rsidRPr="00BA2B02">
        <w:t xml:space="preserve"> in this scenario is (see Appendix 3</w:t>
      </w:r>
      <w:r w:rsidR="000F12AB" w:rsidRPr="00BA2B02">
        <w:t xml:space="preserve"> for full derivation</w:t>
      </w:r>
      <w:r w:rsidR="00814BE5" w:rsidRPr="00BA2B02">
        <w:t>):</w:t>
      </w:r>
    </w:p>
    <w:tbl>
      <w:tblPr>
        <w:tblStyle w:val="TableGrid"/>
        <w:tblW w:w="5000" w:type="pct"/>
        <w:tblInd w:w="340" w:type="dxa"/>
        <w:tblLook w:val="04A0" w:firstRow="1" w:lastRow="0" w:firstColumn="1" w:lastColumn="0" w:noHBand="0" w:noVBand="1"/>
      </w:tblPr>
      <w:tblGrid>
        <w:gridCol w:w="7670"/>
        <w:gridCol w:w="852"/>
      </w:tblGrid>
      <w:tr w:rsidR="00B32510" w:rsidTr="00000DD9">
        <w:tc>
          <w:tcPr>
            <w:tcW w:w="4500" w:type="pct"/>
            <w:tcBorders>
              <w:top w:val="nil"/>
              <w:left w:val="nil"/>
              <w:bottom w:val="nil"/>
              <w:right w:val="nil"/>
            </w:tcBorders>
          </w:tcPr>
          <w:p w:rsidR="00B32510" w:rsidRPr="00CB2F61" w:rsidRDefault="00281FD7"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3" w:name="_Ref360621538"/>
            <w:r>
              <w:t>(</w:t>
            </w:r>
            <w:r w:rsidR="00AB4359">
              <w:fldChar w:fldCharType="begin"/>
            </w:r>
            <w:r w:rsidR="009850ED" w:rsidRPr="0095303A">
              <w:instrText xml:space="preserve"> SEQ Equation </w:instrText>
            </w:r>
            <w:r w:rsidR="00AB4359">
              <w:fldChar w:fldCharType="separate"/>
            </w:r>
            <w:r w:rsidR="00815DEF">
              <w:rPr>
                <w:noProof/>
              </w:rPr>
              <w:t>10</w:t>
            </w:r>
            <w:r w:rsidR="00AB4359">
              <w:rPr>
                <w:noProof/>
              </w:rPr>
              <w:fldChar w:fldCharType="end"/>
            </w:r>
            <w:r>
              <w:t>)</w:t>
            </w:r>
            <w:bookmarkEnd w:id="13"/>
          </w:p>
        </w:tc>
      </w:tr>
    </w:tbl>
    <w:p w:rsidR="00290173" w:rsidRPr="008F3447"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w:t>
      </w:r>
      <w:r w:rsidR="0095303A" w:rsidRPr="008F3447">
        <w:t>because the mutation rate of double mutants is lower than that of the rest of the population</w:t>
      </w:r>
      <w:r w:rsidR="000F12AB" w:rsidRPr="008F3447">
        <w:t xml:space="preserve">. This difference in mutation rates </w:t>
      </w:r>
      <w:r w:rsidR="0095303A" w:rsidRPr="008F3447">
        <w:t>confers an additional selective advantage to the double mutants</w:t>
      </w:r>
      <w:r w:rsidR="0008011F" w:rsidRPr="008F3447">
        <w:t xml:space="preserve"> (see Appendix 3)</w:t>
      </w:r>
      <w:r w:rsidR="00DB7BB5" w:rsidRPr="008F3447">
        <w:t xml:space="preserve"> which increases their fixation probability</w:t>
      </w:r>
      <w:r w:rsidR="0008011F" w:rsidRPr="008F3447">
        <w:t>:</w:t>
      </w:r>
    </w:p>
    <w:tbl>
      <w:tblPr>
        <w:tblStyle w:val="TableGrid"/>
        <w:tblW w:w="5000" w:type="pct"/>
        <w:tblInd w:w="340" w:type="dxa"/>
        <w:tblLook w:val="04A0" w:firstRow="1" w:lastRow="0" w:firstColumn="1" w:lastColumn="0" w:noHBand="0" w:noVBand="1"/>
      </w:tblPr>
      <w:tblGrid>
        <w:gridCol w:w="7670"/>
        <w:gridCol w:w="852"/>
      </w:tblGrid>
      <w:tr w:rsidR="00290173" w:rsidRPr="008F3447" w:rsidTr="001C5D6C">
        <w:tc>
          <w:tcPr>
            <w:tcW w:w="4500" w:type="pct"/>
            <w:tcBorders>
              <w:top w:val="nil"/>
              <w:left w:val="nil"/>
              <w:bottom w:val="nil"/>
              <w:right w:val="nil"/>
            </w:tcBorders>
          </w:tcPr>
          <w:p w:rsidR="00290173" w:rsidRPr="008F3447" w:rsidRDefault="00281FD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sidRPr="008F3447">
              <w:rPr>
                <w:rFonts w:eastAsiaTheme="minorEastAsia"/>
                <w:lang w:bidi="hi-IN"/>
              </w:rPr>
              <w:t>.</w:t>
            </w:r>
          </w:p>
        </w:tc>
        <w:tc>
          <w:tcPr>
            <w:tcW w:w="500" w:type="pct"/>
            <w:tcBorders>
              <w:top w:val="nil"/>
              <w:left w:val="nil"/>
              <w:bottom w:val="nil"/>
              <w:right w:val="nil"/>
            </w:tcBorders>
          </w:tcPr>
          <w:p w:rsidR="00290173" w:rsidRPr="008F3447" w:rsidRDefault="00290173" w:rsidP="00E9784D">
            <w:pPr>
              <w:spacing w:line="480" w:lineRule="auto"/>
            </w:pPr>
            <w:bookmarkStart w:id="14" w:name="_Ref361310097"/>
            <w:r w:rsidRPr="008F3447">
              <w:t>(</w:t>
            </w:r>
            <w:r w:rsidR="00AB4359" w:rsidRPr="008F3447">
              <w:fldChar w:fldCharType="begin"/>
            </w:r>
            <w:r w:rsidR="00C64915" w:rsidRPr="008F3447">
              <w:instrText xml:space="preserve"> SEQ Equation </w:instrText>
            </w:r>
            <w:r w:rsidR="00AB4359" w:rsidRPr="008F3447">
              <w:fldChar w:fldCharType="separate"/>
            </w:r>
            <w:r w:rsidR="00815DEF" w:rsidRPr="008F3447">
              <w:rPr>
                <w:noProof/>
              </w:rPr>
              <w:t>11</w:t>
            </w:r>
            <w:r w:rsidR="00AB4359" w:rsidRPr="008F3447">
              <w:rPr>
                <w:noProof/>
              </w:rPr>
              <w:fldChar w:fldCharType="end"/>
            </w:r>
            <w:r w:rsidRPr="008F3447">
              <w:t>)</w:t>
            </w:r>
            <w:bookmarkEnd w:id="14"/>
          </w:p>
        </w:tc>
      </w:tr>
    </w:tbl>
    <w:p w:rsidR="00B32510" w:rsidRPr="008F3447" w:rsidRDefault="00042973" w:rsidP="000F12AB">
      <w:pPr>
        <w:spacing w:line="480" w:lineRule="auto"/>
        <w:rPr>
          <w:rFonts w:eastAsiaTheme="minorEastAsia"/>
          <w:lang w:bidi="hi-IN"/>
        </w:rPr>
      </w:pPr>
      <w:r w:rsidRPr="008F3447">
        <w:t xml:space="preserve">This </w:t>
      </w:r>
      <w:r w:rsidR="00CE72C5" w:rsidRPr="008F3447">
        <w:t xml:space="preserve">additive </w:t>
      </w:r>
      <w:r w:rsidR="00B32510" w:rsidRPr="008F3447">
        <w:t>advantage</w:t>
      </w:r>
      <w:r w:rsidR="00B32510" w:rsidRPr="008F3447">
        <w:rPr>
          <w:rFonts w:eastAsiaTheme="minorEastAsia"/>
          <w:lang w:bidi="hi-IN"/>
        </w:rPr>
        <w:t xml:space="preserve"> increases linearly with </w:t>
      </w:r>
      <w:r w:rsidR="00B32510" w:rsidRPr="008F3447">
        <w:rPr>
          <w:i/>
          <w:iCs/>
        </w:rPr>
        <w:t>τ</w:t>
      </w:r>
      <w:r w:rsidR="00B32510" w:rsidRPr="008F3447">
        <w:rPr>
          <w:rFonts w:eastAsiaTheme="minorEastAsia"/>
          <w:lang w:bidi="hi-IN"/>
        </w:rPr>
        <w:t xml:space="preserve"> with a slope </w:t>
      </w:r>
      <w:proofErr w:type="gramStart"/>
      <w:r w:rsidR="00B32510" w:rsidRPr="008F3447">
        <w:rPr>
          <w:rFonts w:eastAsiaTheme="minorEastAsia"/>
          <w:lang w:bidi="hi-IN"/>
        </w:rPr>
        <w:t xml:space="preserve">of </w:t>
      </w:r>
      <w:proofErr w:type="gramEnd"/>
      <m:oMath>
        <m:r>
          <w:rPr>
            <w:rFonts w:ascii="Cambria Math" w:eastAsiaTheme="minorEastAsia" w:hAnsi="Cambria Math"/>
            <w:lang w:bidi="hi-IN"/>
          </w:rPr>
          <m:t>2U/(1+sH)</m:t>
        </m:r>
      </m:oMath>
      <w:r w:rsidR="00B32510" w:rsidRPr="008F3447">
        <w:rPr>
          <w:rFonts w:eastAsiaTheme="minorEastAsia"/>
          <w:lang w:bidi="hi-IN"/>
        </w:rPr>
        <w:t>, which can be small (</w:t>
      </w:r>
      <w:r w:rsidR="00175D8E" w:rsidRPr="008F3447">
        <w:rPr>
          <w:rFonts w:ascii="Times New Roman" w:hAnsi="Times New Roman" w:cs="Times New Roman"/>
          <w:i/>
          <w:iCs/>
        </w:rPr>
        <w:t>≈</w:t>
      </w:r>
      <w:r w:rsidR="00295B91" w:rsidRPr="008F3447">
        <w:t>7</w:t>
      </w:r>
      <w:r w:rsidR="00295B91" w:rsidRPr="008F3447">
        <w:sym w:font="Symbol" w:char="F0D7"/>
      </w:r>
      <w:r w:rsidR="00295B91" w:rsidRPr="008F3447">
        <w:t>1</w:t>
      </w:r>
      <w:r w:rsidR="00175D8E" w:rsidRPr="008F3447">
        <w:t>0</w:t>
      </w:r>
      <w:r w:rsidR="00295B91" w:rsidRPr="008F3447">
        <w:rPr>
          <w:vertAlign w:val="superscript"/>
        </w:rPr>
        <w:t>-4</w:t>
      </w:r>
      <w:r w:rsidR="00175D8E" w:rsidRPr="008F3447">
        <w:t xml:space="preserve"> </w:t>
      </w:r>
      <w:r w:rsidR="00B32510" w:rsidRPr="008F3447">
        <w:rPr>
          <w:rFonts w:eastAsiaTheme="minorEastAsia"/>
          <w:lang w:bidi="hi-IN"/>
        </w:rPr>
        <w:t xml:space="preserve">for typical values, see </w:t>
      </w:r>
      <w:r w:rsidR="00BA2B02" w:rsidRPr="008F3447">
        <w:fldChar w:fldCharType="begin"/>
      </w:r>
      <w:r w:rsidR="00BA2B02" w:rsidRPr="008F3447">
        <w:instrText xml:space="preserve"> REF _Ref358791100 \h  \* MERGEFORMAT </w:instrText>
      </w:r>
      <w:r w:rsidR="00BA2B02" w:rsidRPr="008F3447">
        <w:fldChar w:fldCharType="separate"/>
      </w:r>
      <w:r w:rsidR="00815DEF" w:rsidRPr="008F3447">
        <w:t>Table 1</w:t>
      </w:r>
      <w:r w:rsidR="00BA2B02" w:rsidRPr="008F3447">
        <w:fldChar w:fldCharType="end"/>
      </w:r>
      <w:r w:rsidR="000F12AB" w:rsidRPr="008F3447">
        <w:rPr>
          <w:rFonts w:eastAsiaTheme="minorEastAsia"/>
          <w:lang w:bidi="hi-IN"/>
        </w:rPr>
        <w:t>). The</w:t>
      </w:r>
      <w:r w:rsidR="00B32510" w:rsidRPr="008F3447">
        <w:rPr>
          <w:rFonts w:eastAsiaTheme="minorEastAsia"/>
          <w:lang w:bidi="hi-IN"/>
        </w:rPr>
        <w:t xml:space="preserve"> </w:t>
      </w:r>
      <w:r w:rsidR="00B04D05" w:rsidRPr="008F3447">
        <w:rPr>
          <w:rFonts w:eastAsiaTheme="minorEastAsia"/>
          <w:lang w:bidi="hi-IN"/>
        </w:rPr>
        <w:t>increase in fixation probability</w:t>
      </w:r>
      <w:r w:rsidRPr="008F3447">
        <w:rPr>
          <w:rFonts w:eastAsiaTheme="minorEastAsia"/>
          <w:lang w:bidi="hi-IN"/>
        </w:rPr>
        <w:t xml:space="preserve"> </w:t>
      </w:r>
      <w:r w:rsidR="00B32510" w:rsidRPr="008F3447">
        <w:rPr>
          <w:rFonts w:eastAsiaTheme="minorEastAsia"/>
          <w:lang w:bidi="hi-IN"/>
        </w:rPr>
        <w:t xml:space="preserve">was verified </w:t>
      </w:r>
      <w:r w:rsidRPr="008F3447">
        <w:rPr>
          <w:rFonts w:eastAsiaTheme="minorEastAsia"/>
          <w:lang w:bidi="hi-IN"/>
        </w:rPr>
        <w:t xml:space="preserve">by </w:t>
      </w:r>
      <w:r w:rsidR="00B32510" w:rsidRPr="008F3447">
        <w:rPr>
          <w:rFonts w:eastAsiaTheme="minorEastAsia"/>
          <w:lang w:bidi="hi-IN"/>
        </w:rPr>
        <w:t>simulation</w:t>
      </w:r>
      <w:r w:rsidRPr="008F3447">
        <w:rPr>
          <w:rFonts w:eastAsiaTheme="minorEastAsia"/>
          <w:lang w:bidi="hi-IN"/>
        </w:rPr>
        <w:t>s</w:t>
      </w:r>
      <w:r w:rsidR="00B32510" w:rsidRPr="008F3447">
        <w:rPr>
          <w:rFonts w:eastAsiaTheme="minorEastAsia"/>
          <w:lang w:bidi="hi-IN"/>
        </w:rPr>
        <w:t xml:space="preserve"> (</w:t>
      </w:r>
      <w:r w:rsidR="00E87B67" w:rsidRPr="008F3447">
        <w:t>Figure S2</w:t>
      </w:r>
      <w:r w:rsidR="00B32510" w:rsidRPr="008F3447">
        <w:rPr>
          <w:rFonts w:eastAsiaTheme="minorEastAsia"/>
          <w:lang w:bidi="hi-IN"/>
        </w:rPr>
        <w:t>).</w:t>
      </w:r>
    </w:p>
    <w:p w:rsidR="00FD35E1" w:rsidRPr="008F3447" w:rsidRDefault="003E2C84" w:rsidP="00E9784D">
      <w:pPr>
        <w:pStyle w:val="Heading2"/>
        <w:spacing w:line="480" w:lineRule="auto"/>
      </w:pPr>
      <w:bookmarkStart w:id="15" w:name="_Ref374377810"/>
      <w:r w:rsidRPr="008F3447">
        <w:t>Possible r</w:t>
      </w:r>
      <w:r w:rsidR="00FD35E1" w:rsidRPr="008F3447">
        <w:t>elationship</w:t>
      </w:r>
      <w:r w:rsidR="003E68BE" w:rsidRPr="008F3447">
        <w:t>s</w:t>
      </w:r>
      <w:r w:rsidR="00FD35E1" w:rsidRPr="008F3447">
        <w:t xml:space="preserve"> between stress and mutation</w:t>
      </w:r>
      <w:bookmarkEnd w:id="15"/>
      <w:r w:rsidR="00FD35E1" w:rsidRPr="008F3447">
        <w:t xml:space="preserve"> </w:t>
      </w:r>
    </w:p>
    <w:p w:rsidR="00FD35E1" w:rsidRPr="00FD35E1" w:rsidRDefault="00FD35E1" w:rsidP="00DB7BB5">
      <w:pPr>
        <w:spacing w:line="480" w:lineRule="auto"/>
        <w:rPr>
          <w:lang w:bidi="hi-IN"/>
        </w:rPr>
      </w:pPr>
      <w:r w:rsidRPr="008F3447">
        <w:rPr>
          <w:lang w:bidi="hi-IN"/>
        </w:rPr>
        <w:t xml:space="preserve">So far we used a </w:t>
      </w:r>
      <w:r w:rsidR="005842D2" w:rsidRPr="008F3447">
        <w:rPr>
          <w:lang w:bidi="hi-IN"/>
        </w:rPr>
        <w:t xml:space="preserve">threshold </w:t>
      </w:r>
      <w:r w:rsidRPr="008F3447">
        <w:rPr>
          <w:lang w:bidi="hi-IN"/>
        </w:rPr>
        <w:t>relationship between stress and mutation</w:t>
      </w:r>
      <w:r w:rsidR="003E68BE" w:rsidRPr="008F3447">
        <w:rPr>
          <w:lang w:bidi="hi-IN"/>
        </w:rPr>
        <w:t>:</w:t>
      </w:r>
      <w:r w:rsidRPr="008F3447">
        <w:rPr>
          <w:lang w:bidi="hi-IN"/>
        </w:rPr>
        <w:t xml:space="preserve"> </w:t>
      </w:r>
      <w:r w:rsidR="003E68BE" w:rsidRPr="008F3447">
        <w:rPr>
          <w:lang w:bidi="hi-IN"/>
        </w:rPr>
        <w:t xml:space="preserve">if </w:t>
      </w:r>
      <w:r w:rsidRPr="008F3447">
        <w:rPr>
          <w:lang w:bidi="hi-IN"/>
        </w:rPr>
        <w:t xml:space="preserve">fitness </w:t>
      </w:r>
      <w:r w:rsidR="00DB7BB5" w:rsidRPr="008F3447">
        <w:rPr>
          <w:lang w:bidi="hi-IN"/>
        </w:rPr>
        <w:t>sinks</w:t>
      </w:r>
      <w:r w:rsidRPr="008F3447">
        <w:rPr>
          <w:lang w:bidi="hi-IN"/>
        </w:rPr>
        <w:t xml:space="preserve">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increases </w:t>
      </w:r>
      <w:r w:rsidRPr="008F3447">
        <w:rPr>
          <w:rFonts w:ascii="Times New Roman" w:hAnsi="Times New Roman"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sidR="00AB4359">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AB4359">
        <w:rPr>
          <w:lang w:bidi="hi-IN"/>
        </w:rPr>
        <w:fldChar w:fldCharType="separate"/>
      </w:r>
      <w:r w:rsidRPr="00FD35E1">
        <w:rPr>
          <w:noProof/>
          <w:lang w:bidi="hi-IN"/>
        </w:rPr>
        <w:t>(2002)</w:t>
      </w:r>
      <w:r w:rsidR="00AB435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w:t>
      </w:r>
      <w:r w:rsidR="00DB7BB5">
        <w:rPr>
          <w:lang w:bidi="hi-IN"/>
        </w:rPr>
        <w:t xml:space="preserve">fold </w:t>
      </w:r>
      <w:r w:rsidRPr="00FD35E1">
        <w:rPr>
          <w:lang w:bidi="hi-IN"/>
        </w:rPr>
        <w:t xml:space="preserve">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w:lastRenderedPageBreak/>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AB4359">
              <w:fldChar w:fldCharType="begin"/>
            </w:r>
            <w:r w:rsidRPr="0095303A">
              <w:instrText xml:space="preserve"> SEQ Equation </w:instrText>
            </w:r>
            <w:r w:rsidR="00AB4359">
              <w:fldChar w:fldCharType="separate"/>
            </w:r>
            <w:r w:rsidR="00815DEF">
              <w:rPr>
                <w:noProof/>
              </w:rPr>
              <w:t>12</w:t>
            </w:r>
            <w:r w:rsidR="00AB4359">
              <w:rPr>
                <w:noProof/>
              </w:rPr>
              <w:fldChar w:fldCharType="end"/>
            </w:r>
            <w:r>
              <w:t>)</w:t>
            </w:r>
          </w:p>
        </w:tc>
      </w:tr>
    </w:tbl>
    <w:p w:rsidR="002825FD" w:rsidRPr="002825FD" w:rsidRDefault="002825FD" w:rsidP="00DB7BB5">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this</w:t>
      </w:r>
      <w:r w:rsidR="00882A57">
        <w:rPr>
          <w:lang w:bidi="hi-IN"/>
        </w:rPr>
        <w:t xml:space="preserve"> expression</w:t>
      </w:r>
      <w:r>
        <w:rPr>
          <w:lang w:bidi="hi-IN"/>
        </w:rPr>
        <w:t xml:space="preserve">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approaches infinity this</w:t>
      </w:r>
      <w:r w:rsidR="00882A57">
        <w:t xml:space="preserve"> expression</w:t>
      </w:r>
      <w:r>
        <w:t xml:space="preserve"> </w:t>
      </w:r>
      <w:r w:rsidR="003E68BE">
        <w:t xml:space="preserve">approaches the </w:t>
      </w:r>
      <w:r>
        <w:t xml:space="preserve">SIM </w:t>
      </w:r>
      <w:r w:rsidR="003E68BE">
        <w:t xml:space="preserve">threshold </w:t>
      </w:r>
      <w:r>
        <w:t xml:space="preserve">strategy </w:t>
      </w:r>
      <w:r w:rsidR="005842D2">
        <w:t xml:space="preserve">from eq. </w:t>
      </w:r>
      <w:r w:rsidR="00AB4359">
        <w:fldChar w:fldCharType="begin"/>
      </w:r>
      <w:r w:rsidR="005842D2">
        <w:instrText xml:space="preserve"> REF _Ref374460264 \h </w:instrText>
      </w:r>
      <w:r w:rsidR="00AB4359">
        <w:fldChar w:fldCharType="separate"/>
      </w:r>
      <w:r w:rsidR="00815DEF">
        <w:rPr>
          <w:noProof/>
        </w:rPr>
        <w:t>1</w:t>
      </w:r>
      <w:r w:rsidR="00AB4359">
        <w:fldChar w:fldCharType="end"/>
      </w:r>
      <w:r>
        <w:t>. See Figure S3 for a visualization of these continuous relationships.</w:t>
      </w:r>
    </w:p>
    <w:p w:rsidR="003E2C84" w:rsidRDefault="00BA2B02" w:rsidP="00882A57">
      <w:pPr>
        <w:spacing w:line="480" w:lineRule="auto"/>
        <w:rPr>
          <w:lang w:bidi="hi-IN"/>
        </w:rPr>
      </w:pPr>
      <w:r>
        <w:fldChar w:fldCharType="begin"/>
      </w:r>
      <w:r>
        <w:instrText xml:space="preserve"> REF _R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w:t>
      </w:r>
      <w:r w:rsidR="00882A57">
        <w:rPr>
          <w:lang w:bidi="hi-IN"/>
        </w:rPr>
        <w:t>three</w:t>
      </w:r>
      <w:r w:rsidR="0066767E">
        <w:rPr>
          <w:lang w:bidi="hi-IN"/>
        </w:rPr>
        <w:t xml:space="preserve">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w:t>
      </w:r>
      <w:r w:rsidR="00882A57">
        <w:rPr>
          <w:lang w:bidi="hi-IN"/>
        </w:rPr>
        <w:t xml:space="preserve"> and</w:t>
      </w:r>
      <w:r w:rsidR="002825FD">
        <w:rPr>
          <w:lang w:bidi="hi-IN"/>
        </w:rPr>
        <w:t xml:space="preserve"> 1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bookmarkStart w:id="16" w:name="_Ref375754011"/>
            <w:r>
              <w:t>(</w:t>
            </w:r>
            <w:r w:rsidR="00AB4359">
              <w:fldChar w:fldCharType="begin"/>
            </w:r>
            <w:r w:rsidRPr="0095303A">
              <w:instrText xml:space="preserve"> SEQ Equation </w:instrText>
            </w:r>
            <w:r w:rsidR="00AB4359">
              <w:fldChar w:fldCharType="separate"/>
            </w:r>
            <w:r w:rsidR="00551EC7">
              <w:rPr>
                <w:noProof/>
              </w:rPr>
              <w:t>13</w:t>
            </w:r>
            <w:r w:rsidR="00AB4359">
              <w:rPr>
                <w:noProof/>
              </w:rPr>
              <w:fldChar w:fldCharType="end"/>
            </w:r>
            <w:r>
              <w:t>)</w:t>
            </w:r>
            <w:bookmarkEnd w:id="16"/>
          </w:p>
        </w:tc>
      </w:tr>
    </w:tbl>
    <w:p w:rsidR="002825FD" w:rsidRPr="00BA2B02" w:rsidRDefault="003E2C84" w:rsidP="00DB7BB5">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DB7BB5">
        <w:rPr>
          <w:lang w:bidi="hi-IN"/>
        </w:rPr>
        <w:t>The dashed lines in</w:t>
      </w:r>
      <w:r w:rsidR="00815DEF">
        <w:rPr>
          <w:lang w:bidi="hi-IN"/>
        </w:rPr>
        <w:t xml:space="preserve"> </w:t>
      </w:r>
      <w:r w:rsidR="00DB7BB5">
        <w:fldChar w:fldCharType="begin"/>
      </w:r>
      <w:r w:rsidR="00DB7BB5">
        <w:instrText xml:space="preserve"> REF _Ref360183592 \h  \* MERGEFORMAT </w:instrText>
      </w:r>
      <w:r w:rsidR="00DB7BB5">
        <w:fldChar w:fldCharType="separate"/>
      </w:r>
      <w:r w:rsidR="00DB7BB5" w:rsidRPr="00815DEF">
        <w:t>Figure 2</w:t>
      </w:r>
      <w:r w:rsidR="00DB7BB5">
        <w:fldChar w:fldCharType="end"/>
      </w:r>
      <w:r w:rsidR="00DB7BB5">
        <w:rPr>
          <w:lang w:bidi="hi-IN"/>
        </w:rPr>
        <w:t xml:space="preserve">B illustrate this </w:t>
      </w:r>
      <w:r w:rsidR="00815DEF">
        <w:rPr>
          <w:lang w:bidi="hi-IN"/>
        </w:rPr>
        <w:t>approximation</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w:t>
      </w:r>
      <w:r w:rsidR="00DB7BB5">
        <w:rPr>
          <w:lang w:bidi="hi-IN"/>
        </w:rPr>
        <w:t>main</w:t>
      </w:r>
      <w:r w:rsidR="0066767E">
        <w:rPr>
          <w:lang w:bidi="hi-IN"/>
        </w:rPr>
        <w:t xml:space="preserve"> factor determining the adaptation rate is the </w:t>
      </w:r>
      <w:r w:rsidR="00463A01">
        <w:rPr>
          <w:lang w:bidi="hi-IN"/>
        </w:rPr>
        <w:t>mutation rate increase o</w:t>
      </w:r>
      <w:r w:rsidR="00463A01" w:rsidRPr="00BA2B02">
        <w:rPr>
          <w:lang w:bidi="hi-IN"/>
        </w:rPr>
        <w:t xml:space="preserve">f </w:t>
      </w:r>
      <w:r w:rsidR="0066767E" w:rsidRPr="00BA2B02">
        <w:rPr>
          <w:i/>
          <w:iCs/>
          <w:lang w:bidi="hi-IN"/>
        </w:rPr>
        <w:t>ab</w:t>
      </w:r>
      <w:r w:rsidR="0066767E" w:rsidRPr="00BA2B02">
        <w:rPr>
          <w:lang w:bidi="hi-IN"/>
        </w:rPr>
        <w:t xml:space="preserve">, </w:t>
      </w:r>
      <w:proofErr w:type="spellStart"/>
      <w:r w:rsidR="0066767E" w:rsidRPr="00BA2B02">
        <w:rPr>
          <w:i/>
          <w:iCs/>
          <w:lang w:bidi="hi-IN"/>
        </w:rPr>
        <w:t>aB</w:t>
      </w:r>
      <w:proofErr w:type="spellEnd"/>
      <w:r w:rsidR="0066767E" w:rsidRPr="00BA2B02">
        <w:rPr>
          <w:lang w:bidi="hi-IN"/>
        </w:rPr>
        <w:t xml:space="preserve">, and </w:t>
      </w:r>
      <w:r w:rsidR="0066767E" w:rsidRPr="00BA2B02">
        <w:rPr>
          <w:i/>
          <w:iCs/>
          <w:lang w:bidi="hi-IN"/>
        </w:rPr>
        <w:t>Ab</w:t>
      </w:r>
      <w:r w:rsidR="0066767E" w:rsidRPr="00BA2B02">
        <w:rPr>
          <w:lang w:bidi="hi-IN"/>
        </w:rPr>
        <w:t>. This is</w:t>
      </w:r>
      <w:r w:rsidR="00463A01" w:rsidRPr="00BA2B02">
        <w:rPr>
          <w:lang w:bidi="hi-IN"/>
        </w:rPr>
        <w:t xml:space="preserve"> because individuals with more than a single mutation do not have a significant contribution to adaptation.</w:t>
      </w:r>
    </w:p>
    <w:p w:rsidR="00343645" w:rsidRPr="008F3447" w:rsidRDefault="00343645" w:rsidP="00E9784D">
      <w:pPr>
        <w:pStyle w:val="Heading2"/>
        <w:spacing w:line="480" w:lineRule="auto"/>
      </w:pPr>
      <w:r w:rsidRPr="008F3447">
        <w:t>Competitions between mutational strategies</w:t>
      </w:r>
    </w:p>
    <w:p w:rsidR="00F60029" w:rsidRDefault="00343645" w:rsidP="006D2C68">
      <w:pPr>
        <w:spacing w:line="480" w:lineRule="auto"/>
        <w:rPr>
          <w:lang w:bidi="hi-IN"/>
        </w:rPr>
      </w:pPr>
      <w:r w:rsidRPr="008F3447">
        <w:rPr>
          <w:lang w:bidi="hi-IN"/>
        </w:rPr>
        <w:t xml:space="preserve">We simulated direct competitions between the different mutational strategies to determine which is more </w:t>
      </w:r>
      <w:r w:rsidR="006D2C68" w:rsidRPr="008F3447">
        <w:rPr>
          <w:lang w:bidi="hi-IN"/>
        </w:rPr>
        <w:t xml:space="preserve">successful </w:t>
      </w:r>
      <w:r w:rsidRPr="008F3447">
        <w:rPr>
          <w:lang w:bidi="hi-IN"/>
        </w:rPr>
        <w:t>at the individual</w:t>
      </w:r>
      <w:r w:rsidR="00B41C05" w:rsidRPr="008F3447">
        <w:rPr>
          <w:lang w:bidi="hi-IN"/>
        </w:rPr>
        <w:t>-</w:t>
      </w:r>
      <w:r w:rsidRPr="008F3447">
        <w:rPr>
          <w:lang w:bidi="hi-IN"/>
        </w:rPr>
        <w:t xml:space="preserve">level. </w:t>
      </w:r>
      <w:r w:rsidR="00BA2B02" w:rsidRPr="008F3447">
        <w:fldChar w:fldCharType="begin"/>
      </w:r>
      <w:r w:rsidR="00BA2B02" w:rsidRPr="008F3447">
        <w:instrText xml:space="preserve"> REF _Ref374366687 \h  \* MERGEFORMAT </w:instrText>
      </w:r>
      <w:r w:rsidR="00BA2B02" w:rsidRPr="008F3447">
        <w:fldChar w:fldCharType="separate"/>
      </w:r>
      <w:r w:rsidR="00815DEF" w:rsidRPr="008F3447">
        <w:rPr>
          <w:lang w:bidi="hi-IN"/>
        </w:rPr>
        <w:t>Figure 5</w:t>
      </w:r>
      <w:r w:rsidR="00BA2B02" w:rsidRPr="008F3447">
        <w:fldChar w:fldCharType="end"/>
      </w:r>
      <w:r w:rsidR="00F60029" w:rsidRPr="008F3447">
        <w:rPr>
          <w:lang w:bidi="hi-IN"/>
        </w:rPr>
        <w:t xml:space="preserve"> summarizes these competitions. CM clearly loses to both SIM and NM (first and</w:t>
      </w:r>
      <w:r w:rsidR="00F60029">
        <w:rPr>
          <w:lang w:bidi="hi-IN"/>
        </w:rPr>
        <w:t xml:space="preserve">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6D2C68">
        <w:rPr>
          <w:lang w:bidi="hi-IN"/>
        </w:rPr>
        <w:t>&gt;2; 2</w:t>
      </w:r>
      <w:r w:rsidR="00F60029">
        <w:rPr>
          <w:lang w:bidi="hi-IN"/>
        </w:rPr>
        <w:t xml:space="preserve">-tail t-test, P&lt;0.0015). </w:t>
      </w:r>
    </w:p>
    <w:p w:rsidR="00343645" w:rsidRPr="00343645" w:rsidRDefault="00F60029" w:rsidP="00A35FFF">
      <w:pPr>
        <w:spacing w:line="480" w:lineRule="auto"/>
        <w:rPr>
          <w:lang w:bidi="hi-IN"/>
        </w:rPr>
      </w:pPr>
      <w:r>
        <w:rPr>
          <w:lang w:bidi="hi-IN"/>
        </w:rPr>
        <w:lastRenderedPageBreak/>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2E378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w:t>
      </w:r>
      <w:r w:rsidR="0094207C" w:rsidRPr="00BA2B02">
        <w:rPr>
          <w:lang w:bidi="hi-IN"/>
        </w:rPr>
        <w:lastRenderedPageBreak/>
        <w:t xml:space="preserve">of this increase depends on the level of stress the cell </w:t>
      </w:r>
      <w:r w:rsidR="00360699" w:rsidRPr="00BA2B02">
        <w:rPr>
          <w:lang w:bidi="hi-IN"/>
        </w:rPr>
        <w:t xml:space="preserve">experiences </w:t>
      </w:r>
      <w:r w:rsidR="00AB4359" w:rsidRPr="00BA2B02">
        <w:rPr>
          <w:lang w:bidi="hi-IN"/>
        </w:rPr>
        <w:fldChar w:fldCharType="begin" w:fldLock="1"/>
      </w:r>
      <w:r w:rsidR="002E3785">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6D2C6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2E3785">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2E3785">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2E3785">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2E3785">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lastRenderedPageBreak/>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6D2C6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2E3785">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2E378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2E3785">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2E3785">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2E3785">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2E3785">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2E3785">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2E3785">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2E3785">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DF6C0E" w:rsidRPr="00FB3C6B">
        <w:rPr>
          <w:lang w:bidi="hi-IN"/>
        </w:rPr>
        <w:t xml:space="preserve"> Our results </w:t>
      </w:r>
      <w:r w:rsidR="00914F9D" w:rsidRPr="00FB3C6B">
        <w:rPr>
          <w:lang w:bidi="hi-IN"/>
        </w:rPr>
        <w:t>(</w:t>
      </w:r>
      <w:r w:rsidR="00BA2B02" w:rsidRPr="00FB3C6B">
        <w:fldChar w:fldCharType="begin"/>
      </w:r>
      <w:r w:rsidR="00BA2B02" w:rsidRPr="00FB3C6B">
        <w:instrText xml:space="preserve"> REF _Ref360183592 \h  \* MERGEFORMAT </w:instrText>
      </w:r>
      <w:r w:rsidR="00BA2B02" w:rsidRPr="00FB3C6B">
        <w:fldChar w:fldCharType="separate"/>
      </w:r>
      <w:r w:rsidR="00815DEF" w:rsidRPr="00FB3C6B">
        <w:t>Figure 2</w:t>
      </w:r>
      <w:r w:rsidR="00BA2B02" w:rsidRPr="00FB3C6B">
        <w:fldChar w:fldCharType="end"/>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lastRenderedPageBreak/>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2E3785">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2E3785">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 xml:space="preserve">This </w:t>
      </w:r>
      <w:r w:rsidR="00B25D55" w:rsidRPr="00FB3C6B">
        <w:lastRenderedPageBreak/>
        <w:t>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2E3785" w:rsidRPr="002E3785" w:rsidRDefault="00AB4359">
      <w:pPr>
        <w:pStyle w:val="NormalWeb"/>
        <w:divId w:val="35173355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E3785" w:rsidRPr="002E3785">
        <w:rPr>
          <w:rFonts w:ascii="Palatino Linotype" w:hAnsi="Palatino Linotype"/>
          <w:noProof/>
          <w:sz w:val="22"/>
        </w:rPr>
        <w:t>Agrawal, A. F. 2002. Genetic loads under fitness-dependent mutation rates. J. Evol. Biol. 15:1004–10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Berg, O. G. 1996. Selection intensity for codon bias and the effective population size of </w:t>
      </w:r>
      <w:r w:rsidRPr="002E3785">
        <w:rPr>
          <w:rFonts w:ascii="Palatino Linotype" w:hAnsi="Palatino Linotype"/>
          <w:i/>
          <w:iCs/>
          <w:noProof/>
          <w:sz w:val="22"/>
        </w:rPr>
        <w:t>Escherichia coli</w:t>
      </w:r>
      <w:r w:rsidRPr="002E3785">
        <w:rPr>
          <w:rFonts w:ascii="Palatino Linotype" w:hAnsi="Palatino Linotype"/>
          <w:noProof/>
          <w:sz w:val="22"/>
        </w:rPr>
        <w:t>. Genetics 142:1379–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jedov, I., O. Tenaillon, B. Gérard, V. Souza, E. Denamur, M. Radman, F. Taddei, and I. Matic. 2003. Stress-induced mutagenesis in bacteria. Science 300:140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ristow, R. G., and R. P. Hill. 2008. Hypoxia and metabolism: Hypoxia, DNA repair and genetic instability. Nat. Rev. Cancer 8:180–9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airns, J., J. Overbaugh, and S. Miller. 1988. The origin of mutants. Nature 335:142–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irz, R. T., and F. E. Romesberg. 2007. Controlling mutation: intervening in evolution as a therapeutic strategy. Crit. Rev. Biochem. Mol. Biol. 42:341–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oyne, J. A., N. H. Barton, and M. Turelli. 2000. Is Wright’s shifting balance process important in evolution? Evolution 54:306–31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row, J. F., W. R. Engels, and C. Denniston. 1990. Phase Three of Wright’s Shifting-Balance Theory. Evolution 44:23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awson, K. J. 1998. Evolutionarily stable mutation rates. J. Theor. Biol. 194:143–5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 Visser, J. A. G. M. 2002. The fate of microbial mutators. Microbiology 148:1247–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Debora, B. N., L. E. Vidales, R. Ramírez, M. Ramírez, E. A. Robleto, R. E. Yasbin, and M. Pedraza-Reyes. 2010. Mismatch Repair Modulation of MutY Activity Drives </w:t>
      </w:r>
      <w:r w:rsidRPr="002E3785">
        <w:rPr>
          <w:rFonts w:ascii="Palatino Linotype" w:hAnsi="Palatino Linotype"/>
          <w:i/>
          <w:iCs/>
          <w:noProof/>
          <w:sz w:val="22"/>
        </w:rPr>
        <w:t>Bacillus subtilis</w:t>
      </w:r>
      <w:r w:rsidRPr="002E3785">
        <w:rPr>
          <w:rFonts w:ascii="Palatino Linotype" w:hAnsi="Palatino Linotype"/>
          <w:noProof/>
          <w:sz w:val="22"/>
        </w:rPr>
        <w:t xml:space="preserve"> Stationary-Phase Mutagenesis. J. Bacteriol. 193:236–4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namur, E., and I. Matic. 2006. Evolution of mutation rates in bacteria. Mol. Microbiol. 60:82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Drake, J. W., B. Charlesworth, D. Charlesworth, and J. F. Crow. 1998. Rates of spontaneous mutation. Genetics 148:1667–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isher, R. A. 1930. The Genetical Theory of Natural Selection. Clarendon Press, Oxford.</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oster, P. L. 2007. Stress-induced mutagenesis in bacteria. Crit. Rev. Biochem. Mol. Biol. 42:373–9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Funchain, P., A. Yeung, J. L. Stewart, R. Lin, M. M. Slupska, and J. H. Miller. 2000. The consequences of growth of a mutator strain of </w:t>
      </w:r>
      <w:r w:rsidRPr="002E3785">
        <w:rPr>
          <w:rFonts w:ascii="Palatino Linotype" w:hAnsi="Palatino Linotype"/>
          <w:i/>
          <w:iCs/>
          <w:noProof/>
          <w:sz w:val="22"/>
        </w:rPr>
        <w:t>Escherichia coli</w:t>
      </w:r>
      <w:r w:rsidRPr="002E3785">
        <w:rPr>
          <w:rFonts w:ascii="Palatino Linotype" w:hAnsi="Palatino Linotype"/>
          <w:noProof/>
          <w:sz w:val="22"/>
        </w:rPr>
        <w:t xml:space="preserve"> as measured by loss of function among multiple gene targets and loss of fitness. Genetics 154:959–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lhardo, R. S., P. J. Hastings, and S. M. Rosenberg. 2007. Mutation as a stress response and the regulation of evolvability. Crit. Rev. Biochem. Mol. Biol. 42:399–4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vrilets, S. 1996. On phase three of the shifting-balance theory. Evolution 50:1034–104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Gentile, C. F., S.-C. Yu, S. A. Serrano, P. J. Gerrish, and P. D. Sniegowski. 2011. Competition between high- and higher-mutating strains of </w:t>
      </w:r>
      <w:r w:rsidRPr="002E3785">
        <w:rPr>
          <w:rFonts w:ascii="Palatino Linotype" w:hAnsi="Palatino Linotype"/>
          <w:i/>
          <w:iCs/>
          <w:noProof/>
          <w:sz w:val="22"/>
        </w:rPr>
        <w:t>Escherichia coli</w:t>
      </w:r>
      <w:r w:rsidRPr="002E3785">
        <w:rPr>
          <w:rFonts w:ascii="Palatino Linotype" w:hAnsi="Palatino Linotype"/>
          <w:noProof/>
          <w:sz w:val="22"/>
        </w:rPr>
        <w:t>. Biol. Lett. 7:422–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M. Radman, I. Matic, and F. Taddei. 2001b. The rise and fall of mutator bacteria. Curr. Opin. Microbiol. 4:582–5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ho, S., and G. Bell. 2000. Mild environmental stress elicits mutations affecting fitness in Chlamydomonas. Proc. R. Soc. B Biol. Sci. 267:123–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and F. Dionisio. 2005. Nonequilibrium model for estimating parameters of deleterious mutations. Phys. Rev. E 71:18–2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L. Perfeito, and A. Sousa. 2011. Fitness effects of mutations in bacteria. J. Mol. Microbiol. Biotechnol. 21:2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2003. Adaptive peak shifts in a heterogenous environment. Theor. Popul. Biol. 63:41–5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Hadany, L., and T. Beker. 2003. Fitness-associated recombination on rugged adaptive landscapes. J. Evol. Biol. 16:862–8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igh, J. 1978. The accumulation of deleterious genes in a population - Muller’s Ratchet. Theor. Popul. Biol. 14:251–26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ll, L. M. C., and S. K. Henderson-Begg. 2006. Hypermutable bacteria isolated from humans--a critical analysis. Microbiology 152:2505–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rtfield, M., and S. P. Otto. 2011. Recombination and hitchhiking of deleterious alleles. Evolution 65:2421–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idenreich, E. 2007. Adaptive mutation in </w:t>
      </w:r>
      <w:r w:rsidRPr="002E3785">
        <w:rPr>
          <w:rFonts w:ascii="Palatino Linotype" w:hAnsi="Palatino Linotype"/>
          <w:i/>
          <w:iCs/>
          <w:noProof/>
          <w:sz w:val="22"/>
        </w:rPr>
        <w:t>Saccharomyces cerevisiae</w:t>
      </w:r>
      <w:r w:rsidRPr="002E3785">
        <w:rPr>
          <w:rFonts w:ascii="Palatino Linotype" w:hAnsi="Palatino Linotype"/>
          <w:noProof/>
          <w:sz w:val="22"/>
        </w:rPr>
        <w:t>. Crit. Rev. Biochem. Mol. Biol. 42:285–31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nderson-Begg, S. K., D. M. Livermore, and L. M. C. Hall. 2006. Effect of subinhibitory concentrations of antibiotics on mutation frequency in </w:t>
      </w:r>
      <w:r w:rsidRPr="002E3785">
        <w:rPr>
          <w:rFonts w:ascii="Palatino Linotype" w:hAnsi="Palatino Linotype"/>
          <w:i/>
          <w:iCs/>
          <w:noProof/>
          <w:sz w:val="22"/>
        </w:rPr>
        <w:t>Streptococcus pneumoniae</w:t>
      </w:r>
      <w:r w:rsidRPr="002E3785">
        <w:rPr>
          <w:rFonts w:ascii="Palatino Linotype" w:hAnsi="Palatino Linotype"/>
          <w:noProof/>
          <w:sz w:val="22"/>
        </w:rPr>
        <w:t>. J. Antimicrob. Chemother. 57:849–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ang, J. M., N. M. Iovine, and M. J. Blaser. 2006. A paradigm for direct stress-induced mutation in prokaryotes. FASEB J. 20:2476–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essler, D. A., and H. Levine. 1998. Mutator Dynamics on a Smooth Evolutionary Landscape. Phys. Rev. Lett. 80:2012–201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Kibota, T. T., and M. Lynch. 1996. Estimate of the genomic mutation rate deleterious to overall fitness in </w:t>
      </w:r>
      <w:r w:rsidRPr="002E3785">
        <w:rPr>
          <w:rFonts w:ascii="Palatino Linotype" w:hAnsi="Palatino Linotype"/>
          <w:i/>
          <w:iCs/>
          <w:noProof/>
          <w:sz w:val="22"/>
        </w:rPr>
        <w:t>E. coli</w:t>
      </w:r>
      <w:r w:rsidRPr="002E3785">
        <w:rPr>
          <w:rFonts w:ascii="Palatino Linotype" w:hAnsi="Palatino Linotype"/>
          <w:noProof/>
          <w:sz w:val="22"/>
        </w:rPr>
        <w:t>. Nature 381:694–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mura, M. 1967. On the evolutionary adjustment of spontaneous mutation rates. Genet. Res. 9:23–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visaar, M. 2010. Mechanisms of stationary-phase mutagenesis in bacteria: mutational processes in pseudomonads. FEMS Microbiol. Lett. 312:1–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eigh, E. G. J. 1970. Natural Selection and Mutability. Am. Nat. 104:301–30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iberman, U., and M. W. Feldman. 1986. Modifiers of mutation rate: a general reduction principle. Theor. Popul. Biol. 30:125–4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oh, E., J. J. Salk, and L. A. Loeb. 2010. Optimization of DNA polymerase mutation rates during bacterial evolution. Proc. Natl. Acad. Sci. 107:115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atsuba, C., D. G. Ostrow, M. P. Salomon, A. Tolani, and C. F. Baer. 2012. Temperature, stress and spontaneous mutation in </w:t>
      </w:r>
      <w:r w:rsidRPr="002E3785">
        <w:rPr>
          <w:rFonts w:ascii="Palatino Linotype" w:hAnsi="Palatino Linotype"/>
          <w:i/>
          <w:iCs/>
          <w:noProof/>
          <w:sz w:val="22"/>
        </w:rPr>
        <w:t>Caenorhabditis briggsae</w:t>
      </w:r>
      <w:r w:rsidRPr="002E3785">
        <w:rPr>
          <w:rFonts w:ascii="Palatino Linotype" w:hAnsi="Palatino Linotype"/>
          <w:noProof/>
          <w:sz w:val="22"/>
        </w:rPr>
        <w:t xml:space="preserve"> and </w:t>
      </w:r>
      <w:r w:rsidRPr="002E3785">
        <w:rPr>
          <w:rFonts w:ascii="Palatino Linotype" w:hAnsi="Palatino Linotype"/>
          <w:i/>
          <w:iCs/>
          <w:noProof/>
          <w:sz w:val="22"/>
        </w:rPr>
        <w:t>Caenorhabditis elegans</w:t>
      </w:r>
      <w:r w:rsidRPr="002E3785">
        <w:rPr>
          <w:rFonts w:ascii="Palatino Linotype" w:hAnsi="Palatino Linotype"/>
          <w:noProof/>
          <w:sz w:val="22"/>
        </w:rPr>
        <w:t>. Biol. Lett. 8–1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 xml:space="preserve">Montanari, S., A. Oliver, P. Salerno, A. Mena, G. Bertoni, B. Tümmler, L. Cariani, M. Conese, G. Döring, and A. Bragonzi. 2007. Biological cost of hypermutation in </w:t>
      </w:r>
      <w:r w:rsidRPr="002E3785">
        <w:rPr>
          <w:rFonts w:ascii="Palatino Linotype" w:hAnsi="Palatino Linotype"/>
          <w:i/>
          <w:iCs/>
          <w:noProof/>
          <w:sz w:val="22"/>
        </w:rPr>
        <w:t>Pseudomonas aeruginosa</w:t>
      </w:r>
      <w:r w:rsidRPr="002E3785">
        <w:rPr>
          <w:rFonts w:ascii="Palatino Linotype" w:hAnsi="Palatino Linotype"/>
          <w:noProof/>
          <w:sz w:val="22"/>
        </w:rPr>
        <w:t xml:space="preserve"> strains from patients with cystic fibrosis. Microbiology 153:1445–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Moore, F. B.-G., and S. J. Tonsor. 1994. A Simulation of Wright’s Shifting-Balance Process: Migration and the Three Phases. Evolution 48:6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Obolski, U., and L. Hadany. 2012. Implications of stress-induced genetic variation for minimizing multidrug resistance in bacteria. BMC Med. 10:1–3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eck, S. L., S. P. Ellner, and F. Gould. 2000. Varying migration and deme size and the feasibility of the shifting balance. Evolution 54:324–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onder, R. G., N. C. Fonville, and S. M. Rosenberg. 2005. A switch from high-fidelity to error-prone DNA double-strand break repair underlies stress-induced mutation. Mol. Cell 19:791–80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Pupo, G. M., and B. J. Richardson. 1995. Biochemical genetics of a natural population of </w:t>
      </w:r>
      <w:r w:rsidRPr="002E3785">
        <w:rPr>
          <w:rFonts w:ascii="Palatino Linotype" w:hAnsi="Palatino Linotype"/>
          <w:i/>
          <w:iCs/>
          <w:noProof/>
          <w:sz w:val="22"/>
        </w:rPr>
        <w:t>Escherichia coli</w:t>
      </w:r>
      <w:r w:rsidRPr="002E3785">
        <w:rPr>
          <w:rFonts w:ascii="Palatino Linotype" w:hAnsi="Palatino Linotype"/>
          <w:noProof/>
          <w:sz w:val="22"/>
        </w:rPr>
        <w:t>: seasonal changes in alleles and haplotypes. Microbiology 141:1037–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am, Y., and L. Hadany. 2012. The evolution of stress-induced hypermutation in asexual populations. Evolution 66:2315–2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odriguez, G. P., N. V Romanova, G. Bao, N. C. Rouf, Y. W. Kow, and G. F. Crouse. 2012. Mismatch repair-dependent mutagenesis in nondividing cells. Proc. Natl. Acad. Sci. 109:6153–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Rosenberg, S. M., C. Shee, R. L. Frisch, and P. J. Hastings. 2012. Stress-induced mutation via DNA breaks in </w:t>
      </w:r>
      <w:r w:rsidRPr="002E3785">
        <w:rPr>
          <w:rFonts w:ascii="Palatino Linotype" w:hAnsi="Palatino Linotype"/>
          <w:i/>
          <w:iCs/>
          <w:noProof/>
          <w:sz w:val="22"/>
        </w:rPr>
        <w:t>Escherichia coli</w:t>
      </w:r>
      <w:r w:rsidRPr="002E3785">
        <w:rPr>
          <w:rFonts w:ascii="Palatino Linotype" w:hAnsi="Palatino Linotype"/>
          <w:noProof/>
          <w:sz w:val="22"/>
        </w:rPr>
        <w:t>: A molecular mechanism with implications for evolution and medicine. BioEssays 1–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chrag, S. J., V. Perrot, and B. R. Levin. 1997. Adaptation to the fitness costs of antibiotic resistance in </w:t>
      </w:r>
      <w:r w:rsidRPr="002E3785">
        <w:rPr>
          <w:rFonts w:ascii="Palatino Linotype" w:hAnsi="Palatino Linotype"/>
          <w:i/>
          <w:iCs/>
          <w:noProof/>
          <w:sz w:val="22"/>
        </w:rPr>
        <w:t>Escherichia coli</w:t>
      </w:r>
      <w:r w:rsidRPr="002E3785">
        <w:rPr>
          <w:rFonts w:ascii="Palatino Linotype" w:hAnsi="Palatino Linotype"/>
          <w:noProof/>
          <w:sz w:val="22"/>
        </w:rPr>
        <w:t>. Proc. Biol. Sci. 264:1287–9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rp, N. P., and A. F. Agrawal. 2012. Evidence for elevated mutation rates in low-quality genotypes. Proc. Natl. Acad. Sci. 109:6142–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w, F. H., and C. F. Baer. 2011. Fitness-dependent mutation rates in finite populations. J. Evol. Biol. 24:1677–8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hee, C., J. L. Gibson, M. C. Darrow, C. Gonzalez, and S. M. Rosenberg. 2011. Impact of a stress-inducible switch to mutagenic repair of DNA breaks on mutation in </w:t>
      </w:r>
      <w:r w:rsidRPr="002E3785">
        <w:rPr>
          <w:rFonts w:ascii="Palatino Linotype" w:hAnsi="Palatino Linotype"/>
          <w:i/>
          <w:iCs/>
          <w:noProof/>
          <w:sz w:val="22"/>
        </w:rPr>
        <w:t>Escherichia coli</w:t>
      </w:r>
      <w:r w:rsidRPr="002E3785">
        <w:rPr>
          <w:rFonts w:ascii="Palatino Linotype" w:hAnsi="Palatino Linotype"/>
          <w:noProof/>
          <w:sz w:val="22"/>
        </w:rPr>
        <w:t>. Proc. Natl. Acad. Sci. 108:13659–1366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Shor, E., C. a. Fox, and J. R. Broach. 2013. The yeast environmental stress response regulates mutagenesis induced by proteotoxic stress. PLoS Genet. 9:e100368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T. Johnson, and A. Shaver. 2000. The evolution of mutation rates: separating causes from consequences. BioEssays 22:1057–6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and R. E. Lenski. 1997. Evolution of high mutation rates in experimental populations of E. coli. Nature 387:7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addei, F., M. Radman, J. Maynard Smith, B. Toupance, P.-H. Gouyon, and B. Godelle. 1997. Role of mutator alleles in adaptive evolution. Nature 387:700–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E. Denamur, and I. Matic. 2004. Evolutionary significance of stress-induced mutagenesis in bacteria. Trends Microbiol. 12:264–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H. Le Nagard, B. Godelle, and F. Taddei. 2000. Mutators and sex in bacteria: conflict between adaptive strategies. Proc. Natl. Acad. Sci. 97:10465–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ade, M. J., and C. J. Goodnight. 1991. Wright’s shifting balance theory: an experimental study. Science 253:1015–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nreich, D. M., and L. Chao. 2005. Rapid evolutionary escape by large populations from local fitness peaks is likely in nature. Evolution 59:1175–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ssman, D. B., M. W. Feldman, and D. S. Fisher. 2010. The rate of fitness-valley crossing in sexual populations. Genetics 186:1389–4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7. Founder effects and peak shifts without genetic drift: adaptive peak shifts occur easily when environments fluctuate slightly. Evolution 51:10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5. Variance-induced peak shifts. Evolution 49:2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and P. C. Phillips. 2000. The exquisite corpse: a shifting view of the shifting balance. Trends Ecol. Evol. 15:347–3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2E3785">
        <w:rPr>
          <w:rFonts w:ascii="Palatino Linotype" w:hAnsi="Palatino Linotype"/>
          <w:i/>
          <w:iCs/>
          <w:noProof/>
          <w:sz w:val="22"/>
        </w:rPr>
        <w:t>Escherichia coli</w:t>
      </w:r>
      <w:r w:rsidRPr="002E3785">
        <w:rPr>
          <w:rFonts w:ascii="Palatino Linotype" w:hAnsi="Palatino Linotype"/>
          <w:noProof/>
          <w:sz w:val="22"/>
        </w:rPr>
        <w:t>. G3 1:183–1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right, S. 1931. Evolution in Mendelian Populations. Genetics 16:97–15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right, S. 1988. Surfaces of selective value revisited. Am. Nat. 131:115–123. </w:t>
      </w:r>
    </w:p>
    <w:p w:rsidR="002E3785" w:rsidRDefault="00AB4359" w:rsidP="00BE10FD">
      <w:pPr>
        <w:pStyle w:val="NormalWeb"/>
        <w:divId w:val="1241401780"/>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7" w:name="_Ref360530640"/>
      <w:bookmarkStart w:id="18" w:name="_Ref363980873"/>
      <w:r>
        <w:t xml:space="preserve">Appendix </w:t>
      </w:r>
      <w:bookmarkEnd w:id="17"/>
      <w:r w:rsidR="000F7D03">
        <w:t>1</w:t>
      </w:r>
      <w:bookmarkEnd w:id="18"/>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281FD7"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281FD7"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281FD7"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281FD7"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9" w:name="_Ref360530760"/>
      <w:bookmarkStart w:id="20" w:name="_Ref363980888"/>
      <w:r>
        <w:t>Appendix</w:t>
      </w:r>
      <w:bookmarkEnd w:id="19"/>
      <w:r w:rsidR="000F7D03">
        <w:t xml:space="preserve"> 2</w:t>
      </w:r>
      <w:bookmarkEnd w:id="20"/>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21"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2" w:name="_Ref363980903"/>
      <w:r>
        <w:t xml:space="preserve">Appendix </w:t>
      </w:r>
      <w:bookmarkEnd w:id="21"/>
      <w:r w:rsidR="000F7D03">
        <w:t>3</w:t>
      </w:r>
      <w:bookmarkEnd w:id="22"/>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2E3785">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281FD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281FD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281FD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281FD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281FD7"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3C4248" w:rsidRPr="00733307" w:rsidRDefault="003C4248" w:rsidP="00733307">
      <w:pPr>
        <w:pStyle w:val="FigureLegend"/>
        <w:spacing w:line="480" w:lineRule="auto"/>
        <w:jc w:val="left"/>
        <w:rPr>
          <w:sz w:val="20"/>
          <w:szCs w:val="20"/>
          <w:lang w:bidi="hi-IN"/>
        </w:rPr>
      </w:pPr>
      <w:bookmarkStart w:id="23" w:name="_Ref354316371"/>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1</w:t>
      </w:r>
      <w:r w:rsidR="00AB4359" w:rsidRPr="00733307">
        <w:rPr>
          <w:b/>
          <w:bCs/>
          <w:sz w:val="20"/>
          <w:szCs w:val="20"/>
        </w:rPr>
        <w:fldChar w:fldCharType="end"/>
      </w:r>
      <w:bookmarkEnd w:id="23"/>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24" w:name="_Ref360183592"/>
      <w:r>
        <w:rPr>
          <w:sz w:val="20"/>
          <w:szCs w:val="20"/>
        </w:rPr>
        <w:br w:type="page"/>
      </w:r>
    </w:p>
    <w:p w:rsidR="003C4248" w:rsidRPr="00733307" w:rsidRDefault="003C4248" w:rsidP="00733307">
      <w:pPr>
        <w:pStyle w:val="FigureLegend"/>
        <w:spacing w:line="480" w:lineRule="auto"/>
        <w:jc w:val="left"/>
        <w:rPr>
          <w:sz w:val="20"/>
          <w:szCs w:val="20"/>
        </w:rPr>
      </w:pPr>
      <w:r w:rsidRPr="00733307">
        <w:rPr>
          <w:b/>
          <w:bCs/>
          <w:sz w:val="20"/>
          <w:szCs w:val="20"/>
        </w:rPr>
        <w:lastRenderedPageBreak/>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2</w:t>
      </w:r>
      <w:r w:rsidR="00AB4359" w:rsidRPr="00733307">
        <w:rPr>
          <w:b/>
          <w:bCs/>
          <w:sz w:val="20"/>
          <w:szCs w:val="20"/>
        </w:rPr>
        <w:fldChar w:fldCharType="end"/>
      </w:r>
      <w:bookmarkEnd w:id="24"/>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w:t>
      </w:r>
      <w:proofErr w:type="spellStart"/>
      <w:r w:rsidRPr="00733307">
        <w:rPr>
          <w:sz w:val="20"/>
          <w:szCs w:val="20"/>
        </w:rPr>
        <w:t>SIMe</w:t>
      </w:r>
      <w:proofErr w:type="spellEnd"/>
      <w:r w:rsidRPr="00733307">
        <w:rPr>
          <w:sz w:val="20"/>
          <w:szCs w:val="20"/>
        </w:rPr>
        <w:t xml:space="preserv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 </w:t>
      </w:r>
      <w:r w:rsidR="00BA2B02" w:rsidRPr="00733307">
        <w:rPr>
          <w:sz w:val="20"/>
          <w:szCs w:val="20"/>
        </w:rPr>
        <w:fldChar w:fldCharType="begin"/>
      </w:r>
      <w:r w:rsidR="00BA2B02" w:rsidRPr="00733307">
        <w:rPr>
          <w:sz w:val="20"/>
          <w:szCs w:val="20"/>
        </w:rPr>
        <w:instrText xml:space="preserve"> REF _Ref374010899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3</w:t>
      </w:r>
      <w:r w:rsidR="00BA2B02" w:rsidRPr="00733307">
        <w:rPr>
          <w:sz w:val="20"/>
          <w:szCs w:val="20"/>
        </w:rPr>
        <w:fldChar w:fldCharType="end"/>
      </w:r>
      <w:r w:rsidR="00671C1A" w:rsidRPr="00733307">
        <w:rPr>
          <w:sz w:val="20"/>
          <w:szCs w:val="20"/>
        </w:rPr>
        <w:t>)</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024E82">
        <w:rPr>
          <w:sz w:val="20"/>
          <w:szCs w:val="20"/>
        </w:rPr>
        <w:t xml:space="preserve"> </w:t>
      </w:r>
      <w:bookmarkStart w:id="25" w:name="_GoBack"/>
      <w:bookmarkEnd w:id="25"/>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r w:rsidR="00D0129E" w:rsidRPr="00733307">
        <w:rPr>
          <w:sz w:val="20"/>
          <w:szCs w:val="20"/>
        </w:rPr>
        <w:t xml:space="preserve">and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3C4248" w:rsidRPr="00733307" w:rsidRDefault="003C4248" w:rsidP="00733307">
      <w:pPr>
        <w:spacing w:line="480" w:lineRule="auto"/>
        <w:rPr>
          <w:sz w:val="20"/>
          <w:szCs w:val="20"/>
        </w:rPr>
      </w:pPr>
      <w:bookmarkStart w:id="26" w:name="_Ref363979903"/>
      <w:r w:rsidRPr="00733307">
        <w:rPr>
          <w:b/>
          <w:bCs/>
          <w:sz w:val="20"/>
          <w:szCs w:val="20"/>
        </w:rPr>
        <w:lastRenderedPageBreak/>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3</w:t>
      </w:r>
      <w:r w:rsidR="00AB4359" w:rsidRPr="00733307">
        <w:rPr>
          <w:b/>
          <w:bCs/>
          <w:sz w:val="20"/>
          <w:szCs w:val="20"/>
        </w:rPr>
        <w:fldChar w:fldCharType="end"/>
      </w:r>
      <w:bookmarkEnd w:id="26"/>
      <w:r w:rsidRPr="00733307">
        <w:rPr>
          <w:b/>
          <w:bCs/>
          <w:sz w:val="20"/>
          <w:szCs w:val="20"/>
        </w:rPr>
        <w:t xml:space="preserve"> – Mean fitness at the mutation-selection balance with stress-induced mutagenesis. </w:t>
      </w:r>
      <w:r w:rsidRPr="00733307">
        <w:rPr>
          <w:sz w:val="20"/>
          <w:szCs w:val="20"/>
        </w:rPr>
        <w:t xml:space="preserve">The </w:t>
      </w:r>
      <w:r w:rsidR="0054704C" w:rsidRPr="00733307">
        <w:rPr>
          <w:sz w:val="20"/>
          <w:szCs w:val="20"/>
        </w:rPr>
        <w:t>brightness represents</w:t>
      </w:r>
      <w:r w:rsidRPr="00733307">
        <w:rPr>
          <w:sz w:val="20"/>
          <w:szCs w:val="20"/>
        </w:rPr>
        <w:t xml:space="preserve"> the fitness advantage </w:t>
      </w:r>
      <w:r w:rsidR="001B580C" w:rsidRPr="00733307">
        <w:rPr>
          <w:sz w:val="20"/>
          <w:szCs w:val="20"/>
        </w:rPr>
        <w:t xml:space="preserve">of stress-induced mutagenesis </w:t>
      </w:r>
      <w:r w:rsidR="0054704C" w:rsidRPr="00733307">
        <w:rPr>
          <w:sz w:val="20"/>
          <w:szCs w:val="20"/>
        </w:rPr>
        <w:t xml:space="preserve">over </w:t>
      </w:r>
      <w:r w:rsidR="001B580C" w:rsidRPr="00733307">
        <w:rPr>
          <w:sz w:val="20"/>
          <w:szCs w:val="20"/>
        </w:rPr>
        <w:t>normal mutagenesis</w:t>
      </w:r>
      <w:r w:rsidRPr="00733307">
        <w:rPr>
          <w:sz w:val="20"/>
          <w:szCs w:val="20"/>
        </w:rPr>
        <w:t xml:space="preserve">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ctrlPr>
              <w:rPr>
                <w:rFonts w:ascii="Cambria Math" w:eastAsiaTheme="minorEastAsia" w:hAnsi="Cambria Math"/>
                <w:i/>
                <w:sz w:val="20"/>
                <w:szCs w:val="20"/>
              </w:rPr>
            </m:ctrlPr>
          </m:e>
        </m:d>
      </m:oMath>
      <w:r w:rsidRPr="00733307">
        <w:rPr>
          <w:rFonts w:eastAsiaTheme="minorEastAsia"/>
          <w:sz w:val="20"/>
          <w:szCs w:val="20"/>
        </w:rPr>
        <w:t xml:space="preserve"> at the mutation-selection balance</w:t>
      </w:r>
      <w:r w:rsidR="00450026" w:rsidRPr="00733307">
        <w:rPr>
          <w:sz w:val="20"/>
          <w:szCs w:val="20"/>
        </w:rPr>
        <w:t xml:space="preserve"> (s</w:t>
      </w:r>
      <w:r w:rsidR="001C3DA4" w:rsidRPr="00733307">
        <w:rPr>
          <w:sz w:val="20"/>
          <w:szCs w:val="20"/>
        </w:rPr>
        <w:t xml:space="preserve">ee </w:t>
      </w:r>
      <w:r w:rsidR="00AF57D2" w:rsidRPr="00733307">
        <w:rPr>
          <w:i/>
          <w:iCs/>
          <w:sz w:val="20"/>
          <w:szCs w:val="20"/>
        </w:rPr>
        <w:t>supporting information</w:t>
      </w:r>
      <w:r w:rsidR="00450026" w:rsidRPr="00733307">
        <w:rPr>
          <w:sz w:val="20"/>
          <w:szCs w:val="20"/>
        </w:rPr>
        <w:t>).</w:t>
      </w:r>
      <w:r w:rsidRPr="00733307">
        <w:rPr>
          <w:sz w:val="20"/>
          <w:szCs w:val="20"/>
        </w:rPr>
        <w:t xml:space="preserve"> The x-axis is the fraction of mutations that are beneficial </w:t>
      </w:r>
      <w:r w:rsidR="001B580C" w:rsidRPr="00733307">
        <w:rPr>
          <w:i/>
          <w:iCs/>
          <w:sz w:val="20"/>
          <w:szCs w:val="20"/>
        </w:rPr>
        <w:t>β</w:t>
      </w:r>
      <w:r w:rsidR="001B580C" w:rsidRPr="00733307">
        <w:rPr>
          <w:sz w:val="20"/>
          <w:szCs w:val="20"/>
        </w:rPr>
        <w:t xml:space="preserve"> </w:t>
      </w:r>
      <w:r w:rsidRPr="00733307">
        <w:rPr>
          <w:sz w:val="20"/>
          <w:szCs w:val="20"/>
        </w:rPr>
        <w:t>and the y-axis is the mutation rate fold increase under stress</w:t>
      </w:r>
      <w:r w:rsidR="001B580C" w:rsidRPr="00733307">
        <w:rPr>
          <w:i/>
          <w:iCs/>
          <w:sz w:val="20"/>
          <w:szCs w:val="20"/>
        </w:rPr>
        <w:t xml:space="preserve"> τ</w:t>
      </w:r>
      <w:r w:rsidRPr="00733307">
        <w:rPr>
          <w:sz w:val="20"/>
          <w:szCs w:val="20"/>
        </w:rPr>
        <w:t xml:space="preserve">. "X" marks the </w:t>
      </w:r>
      <w:r w:rsidR="001B580C" w:rsidRPr="00733307">
        <w:rPr>
          <w:sz w:val="20"/>
          <w:szCs w:val="20"/>
        </w:rPr>
        <w:t xml:space="preserve">parameter set </w:t>
      </w:r>
      <w:r w:rsidRPr="00733307">
        <w:rPr>
          <w:i/>
          <w:iCs/>
          <w:sz w:val="20"/>
          <w:szCs w:val="20"/>
        </w:rPr>
        <w:t>β</w:t>
      </w:r>
      <w:r w:rsidRPr="00733307">
        <w:rPr>
          <w:sz w:val="20"/>
          <w:szCs w:val="20"/>
        </w:rPr>
        <w:t>=1/5000</w:t>
      </w:r>
      <w:r w:rsidR="001B580C" w:rsidRPr="00733307">
        <w:rPr>
          <w:sz w:val="20"/>
          <w:szCs w:val="20"/>
        </w:rPr>
        <w:t xml:space="preserve"> and</w:t>
      </w:r>
      <w:r w:rsidRPr="00733307">
        <w:rPr>
          <w:sz w:val="20"/>
          <w:szCs w:val="20"/>
        </w:rPr>
        <w:t xml:space="preserve"> </w:t>
      </w:r>
      <w:r w:rsidRPr="00733307">
        <w:rPr>
          <w:i/>
          <w:iCs/>
          <w:sz w:val="20"/>
          <w:szCs w:val="20"/>
        </w:rPr>
        <w:t>τ</w:t>
      </w:r>
      <w:r w:rsidR="00450026" w:rsidRPr="00733307">
        <w:rPr>
          <w:sz w:val="20"/>
          <w:szCs w:val="20"/>
        </w:rPr>
        <w:t>=10</w:t>
      </w:r>
      <w:r w:rsidR="001B580C" w:rsidRPr="00733307">
        <w:rPr>
          <w:sz w:val="20"/>
          <w:szCs w:val="20"/>
        </w:rPr>
        <w:t>,</w:t>
      </w:r>
      <w:r w:rsidRPr="00733307">
        <w:rPr>
          <w:sz w:val="20"/>
          <w:szCs w:val="20"/>
        </w:rPr>
        <w:t xml:space="preserve">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25521D" w:rsidRPr="00733307" w:rsidRDefault="0025521D" w:rsidP="00733307">
      <w:pPr>
        <w:spacing w:line="480" w:lineRule="auto"/>
        <w:rPr>
          <w:sz w:val="20"/>
          <w:szCs w:val="20"/>
        </w:rPr>
      </w:pPr>
    </w:p>
    <w:p w:rsidR="00331321" w:rsidRPr="00733307" w:rsidRDefault="003C4248" w:rsidP="00733307">
      <w:pPr>
        <w:pStyle w:val="FigureLegend"/>
        <w:spacing w:line="480" w:lineRule="auto"/>
        <w:jc w:val="left"/>
        <w:rPr>
          <w:rFonts w:eastAsiaTheme="minorEastAsia"/>
          <w:sz w:val="20"/>
          <w:szCs w:val="20"/>
          <w:lang w:bidi="hi-IN"/>
        </w:rPr>
      </w:pPr>
      <w:bookmarkStart w:id="27"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4</w:t>
      </w:r>
      <w:r w:rsidR="00AB4359" w:rsidRPr="00733307">
        <w:rPr>
          <w:b/>
          <w:bCs/>
          <w:sz w:val="20"/>
          <w:szCs w:val="20"/>
        </w:rPr>
        <w:fldChar w:fldCharType="end"/>
      </w:r>
      <w:bookmarkEnd w:id="27"/>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AF57D2" w:rsidRPr="00733307">
        <w:rPr>
          <w:rFonts w:eastAsiaTheme="minorEastAsia"/>
          <w:noProof/>
          <w:sz w:val="20"/>
          <w:szCs w:val="20"/>
        </w:rPr>
        <w:t xml:space="preserve"> </w:t>
      </w:r>
      <w:r w:rsidR="00AB4359" w:rsidRPr="00733307">
        <w:rPr>
          <w:sz w:val="20"/>
          <w:szCs w:val="20"/>
        </w:rPr>
        <w:fldChar w:fldCharType="begin"/>
      </w:r>
      <w:r w:rsidR="00FC4FE4" w:rsidRPr="00733307">
        <w:rPr>
          <w:sz w:val="20"/>
          <w:szCs w:val="20"/>
        </w:rPr>
        <w:instrText xml:space="preserve"> REF _Ref363979903 \h  \* MERGEFORMAT </w:instrText>
      </w:r>
      <w:r w:rsidR="00AB4359" w:rsidRPr="00733307">
        <w:rPr>
          <w:sz w:val="20"/>
          <w:szCs w:val="20"/>
        </w:rPr>
      </w:r>
      <w:r w:rsidR="00AB4359" w:rsidRPr="00733307">
        <w:rPr>
          <w:sz w:val="20"/>
          <w:szCs w:val="20"/>
        </w:rPr>
        <w:fldChar w:fldCharType="end"/>
      </w:r>
      <w:r w:rsidR="00AF57D2" w:rsidRPr="00733307">
        <w:rPr>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increases the mutation rate of stressed individuals</w:t>
      </w:r>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section </w:t>
      </w:r>
      <w:r w:rsidR="00AB4359" w:rsidRPr="00733307">
        <w:rPr>
          <w:sz w:val="20"/>
          <w:szCs w:val="20"/>
          <w:lang w:bidi="hi-IN"/>
        </w:rPr>
        <w:fldChar w:fldCharType="begin"/>
      </w:r>
      <w:r w:rsidR="00C87AF4" w:rsidRPr="00733307">
        <w:rPr>
          <w:sz w:val="20"/>
          <w:szCs w:val="20"/>
          <w:lang w:bidi="hi-IN"/>
        </w:rPr>
        <w:instrText xml:space="preserve"> REF _Ref374010899 \r \h </w:instrText>
      </w:r>
      <w:r w:rsidR="00733307">
        <w:rPr>
          <w:sz w:val="20"/>
          <w:szCs w:val="20"/>
          <w:lang w:bidi="hi-IN"/>
        </w:rPr>
        <w:instrText xml:space="preserve"> \* MERGEFORMAT </w:instrText>
      </w:r>
      <w:r w:rsidR="00AB4359" w:rsidRPr="00733307">
        <w:rPr>
          <w:sz w:val="20"/>
          <w:szCs w:val="20"/>
          <w:lang w:bidi="hi-IN"/>
        </w:rPr>
      </w:r>
      <w:r w:rsidR="00AB4359" w:rsidRPr="00733307">
        <w:rPr>
          <w:sz w:val="20"/>
          <w:szCs w:val="20"/>
          <w:lang w:bidi="hi-IN"/>
        </w:rPr>
        <w:fldChar w:fldCharType="separate"/>
      </w:r>
      <w:r w:rsidR="00C87AF4" w:rsidRPr="00733307">
        <w:rPr>
          <w:rFonts w:hint="cs"/>
          <w:sz w:val="20"/>
          <w:szCs w:val="20"/>
          <w:cs/>
          <w:lang w:bidi="hi-IN"/>
        </w:rPr>
        <w:t>‎</w:t>
      </w:r>
      <w:r w:rsidR="00C87AF4" w:rsidRPr="00733307">
        <w:rPr>
          <w:sz w:val="20"/>
          <w:szCs w:val="20"/>
          <w:lang w:bidi="hi-IN"/>
        </w:rPr>
        <w:t>3.3</w:t>
      </w:r>
      <w:r w:rsidR="00AB4359" w:rsidRPr="00733307">
        <w:rPr>
          <w:sz w:val="20"/>
          <w:szCs w:val="20"/>
          <w:lang w:bidi="hi-IN"/>
        </w:rPr>
        <w:fldChar w:fldCharType="end"/>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 xml:space="preserve">=0.0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892EAD" w:rsidRPr="00733307" w:rsidRDefault="00AD0C7A" w:rsidP="00733307">
      <w:pPr>
        <w:pStyle w:val="Caption"/>
        <w:spacing w:line="480" w:lineRule="auto"/>
        <w:rPr>
          <w:rFonts w:eastAsiaTheme="minorHAnsi"/>
          <w:b w:val="0"/>
          <w:bCs w:val="0"/>
          <w:smallCaps w:val="0"/>
          <w:noProof/>
          <w:color w:val="auto"/>
          <w:spacing w:val="0"/>
          <w:sz w:val="20"/>
          <w:szCs w:val="20"/>
          <w:lang w:bidi="he-IL"/>
        </w:rPr>
      </w:pPr>
      <w:bookmarkStart w:id="28" w:name="_Ref374366687"/>
      <w:r w:rsidRPr="00733307">
        <w:rPr>
          <w:rFonts w:eastAsiaTheme="minorHAnsi"/>
          <w:smallCaps w:val="0"/>
          <w:color w:val="auto"/>
          <w:spacing w:val="0"/>
          <w:sz w:val="20"/>
          <w:szCs w:val="20"/>
          <w:lang w:bidi="he-IL"/>
        </w:rPr>
        <w:lastRenderedPageBreak/>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815DEF" w:rsidRPr="00733307">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8"/>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both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434AEF" w:rsidRPr="00733307">
        <w:rPr>
          <w:rFonts w:eastAsiaTheme="minorHAnsi"/>
          <w:b w:val="0"/>
          <w:bCs w:val="0"/>
          <w:smallCaps w:val="0"/>
          <w:noProof/>
          <w:color w:val="auto"/>
          <w:spacing w:val="0"/>
          <w:sz w:val="20"/>
          <w:szCs w:val="20"/>
          <w:lang w:bidi="he-IL"/>
        </w:rPr>
        <w:t xml:space="preserve">=0.000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892EAD" w:rsidRDefault="00892EAD" w:rsidP="00892EAD">
      <w:pPr>
        <w:rPr>
          <w:noProof/>
        </w:rPr>
      </w:pPr>
      <w:r>
        <w:rPr>
          <w:noProof/>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9"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3785">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1"/>
      <w:footerReference w:type="default" r:id="rId12"/>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1FD7" w:rsidRDefault="00281FD7" w:rsidP="009A122D">
      <w:pPr>
        <w:spacing w:after="0" w:line="240" w:lineRule="auto"/>
      </w:pPr>
      <w:r>
        <w:separator/>
      </w:r>
    </w:p>
  </w:endnote>
  <w:endnote w:type="continuationSeparator" w:id="0">
    <w:p w:rsidR="00281FD7" w:rsidRDefault="00281FD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CF408E92-E1C2-4860-860F-CBF4F4EFB210}"/>
    <w:embedBold r:id="rId2" w:fontKey="{C99A3404-01E9-4BFC-8578-1F965581CA65}"/>
    <w:embedItalic r:id="rId3" w:fontKey="{E87E0F55-354F-4F45-8179-39B2C92C9F3D}"/>
    <w:embedBoldItalic r:id="rId4" w:fontKey="{F48F074B-454B-435B-90AB-F76AA102857A}"/>
  </w:font>
  <w:font w:name="Tahoma">
    <w:panose1 w:val="020B0604030504040204"/>
    <w:charset w:val="00"/>
    <w:family w:val="swiss"/>
    <w:pitch w:val="variable"/>
    <w:sig w:usb0="E1002EFF" w:usb1="C000605B" w:usb2="00000029" w:usb3="00000000" w:csb0="000101FF" w:csb1="00000000"/>
    <w:embedRegular r:id="rId5" w:fontKey="{F59F379A-9A67-4C5A-A807-2119132614D4}"/>
  </w:font>
  <w:font w:name="cmr10">
    <w:charset w:val="00"/>
    <w:family w:val="swiss"/>
    <w:pitch w:val="variable"/>
    <w:sig w:usb0="00000003" w:usb1="00000000" w:usb2="00000000" w:usb3="00000000" w:csb0="00000001" w:csb1="00000000"/>
    <w:embedRegular r:id="rId6" w:fontKey="{E56A9651-4B7B-46C4-8AB2-EE19A036B2E4}"/>
  </w:font>
  <w:font w:name="Cambria Math">
    <w:panose1 w:val="02040503050406030204"/>
    <w:charset w:val="00"/>
    <w:family w:val="roman"/>
    <w:pitch w:val="variable"/>
    <w:sig w:usb0="E00002FF" w:usb1="420024FF" w:usb2="00000000" w:usb3="00000000" w:csb0="0000019F" w:csb1="00000000"/>
    <w:embedItalic r:id="rId7" w:fontKey="{CB18E66D-AA26-4992-B6B6-FC2950E273D7}"/>
  </w:font>
  <w:font w:name="Mangal">
    <w:panose1 w:val="02040503050203030202"/>
    <w:charset w:val="00"/>
    <w:family w:val="roman"/>
    <w:pitch w:val="variable"/>
    <w:sig w:usb0="00008003" w:usb1="00000000" w:usb2="00000000" w:usb3="00000000" w:csb0="00000001" w:csb1="00000000"/>
    <w:embedRegular r:id="rId8" w:fontKey="{A3FE2AA2-D3A0-4B26-92DF-60799E842B27}"/>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020A87" w:rsidRDefault="00020A87">
        <w:pPr>
          <w:pStyle w:val="Footer"/>
          <w:jc w:val="center"/>
        </w:pPr>
        <w:r>
          <w:fldChar w:fldCharType="begin"/>
        </w:r>
        <w:r>
          <w:instrText xml:space="preserve"> PAGE   \* MERGEFORMAT </w:instrText>
        </w:r>
        <w:r>
          <w:fldChar w:fldCharType="separate"/>
        </w:r>
        <w:r w:rsidR="00024E82">
          <w:rPr>
            <w:noProof/>
          </w:rPr>
          <w:t>31</w:t>
        </w:r>
        <w:r>
          <w:rPr>
            <w:noProof/>
          </w:rPr>
          <w:fldChar w:fldCharType="end"/>
        </w:r>
      </w:p>
    </w:sdtContent>
  </w:sdt>
  <w:p w:rsidR="00020A87" w:rsidRDefault="00020A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1FD7" w:rsidRDefault="00281FD7" w:rsidP="009A122D">
      <w:pPr>
        <w:spacing w:after="0" w:line="240" w:lineRule="auto"/>
      </w:pPr>
      <w:r>
        <w:separator/>
      </w:r>
    </w:p>
  </w:footnote>
  <w:footnote w:type="continuationSeparator" w:id="0">
    <w:p w:rsidR="00281FD7" w:rsidRDefault="00281FD7"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2FD5" w:rsidRDefault="009B2FD5"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A87"/>
    <w:rsid w:val="00021B61"/>
    <w:rsid w:val="00022B9D"/>
    <w:rsid w:val="00024E82"/>
    <w:rsid w:val="000265F8"/>
    <w:rsid w:val="0002786D"/>
    <w:rsid w:val="00030BE1"/>
    <w:rsid w:val="00031301"/>
    <w:rsid w:val="00031C58"/>
    <w:rsid w:val="00033028"/>
    <w:rsid w:val="00033584"/>
    <w:rsid w:val="000339C3"/>
    <w:rsid w:val="0003658B"/>
    <w:rsid w:val="00042973"/>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3C79"/>
    <w:rsid w:val="00175D8E"/>
    <w:rsid w:val="001776D4"/>
    <w:rsid w:val="00184C3E"/>
    <w:rsid w:val="00185C6A"/>
    <w:rsid w:val="001910E3"/>
    <w:rsid w:val="001968C9"/>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20106C"/>
    <w:rsid w:val="00201A26"/>
    <w:rsid w:val="00210929"/>
    <w:rsid w:val="002135AE"/>
    <w:rsid w:val="0021470E"/>
    <w:rsid w:val="0022140B"/>
    <w:rsid w:val="00221C7B"/>
    <w:rsid w:val="00223D4A"/>
    <w:rsid w:val="002261F8"/>
    <w:rsid w:val="00232C71"/>
    <w:rsid w:val="0024068F"/>
    <w:rsid w:val="00241A70"/>
    <w:rsid w:val="00241D26"/>
    <w:rsid w:val="00245A8B"/>
    <w:rsid w:val="00254610"/>
    <w:rsid w:val="002549FC"/>
    <w:rsid w:val="0025521D"/>
    <w:rsid w:val="00261B19"/>
    <w:rsid w:val="002630C5"/>
    <w:rsid w:val="00271D8B"/>
    <w:rsid w:val="00273F5C"/>
    <w:rsid w:val="00275A3C"/>
    <w:rsid w:val="00280CFF"/>
    <w:rsid w:val="00281FD7"/>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CF7"/>
    <w:rsid w:val="00304F72"/>
    <w:rsid w:val="00305197"/>
    <w:rsid w:val="00305556"/>
    <w:rsid w:val="00312002"/>
    <w:rsid w:val="0031333D"/>
    <w:rsid w:val="00313F54"/>
    <w:rsid w:val="00314176"/>
    <w:rsid w:val="00314988"/>
    <w:rsid w:val="00320207"/>
    <w:rsid w:val="00320610"/>
    <w:rsid w:val="003247B3"/>
    <w:rsid w:val="00325953"/>
    <w:rsid w:val="00331321"/>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5091"/>
    <w:rsid w:val="0038509B"/>
    <w:rsid w:val="0038712A"/>
    <w:rsid w:val="003877F5"/>
    <w:rsid w:val="00390D59"/>
    <w:rsid w:val="00391853"/>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05D9A"/>
    <w:rsid w:val="00510E20"/>
    <w:rsid w:val="00510F1B"/>
    <w:rsid w:val="00511EA8"/>
    <w:rsid w:val="0051268A"/>
    <w:rsid w:val="00514DED"/>
    <w:rsid w:val="005202A0"/>
    <w:rsid w:val="0052063A"/>
    <w:rsid w:val="00527A49"/>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701833"/>
    <w:rsid w:val="007058D2"/>
    <w:rsid w:val="007169AD"/>
    <w:rsid w:val="00720682"/>
    <w:rsid w:val="00723F0C"/>
    <w:rsid w:val="00733307"/>
    <w:rsid w:val="00733446"/>
    <w:rsid w:val="0074207B"/>
    <w:rsid w:val="00746E62"/>
    <w:rsid w:val="00753267"/>
    <w:rsid w:val="00754F1E"/>
    <w:rsid w:val="00760FC5"/>
    <w:rsid w:val="0076119B"/>
    <w:rsid w:val="0077094B"/>
    <w:rsid w:val="00775F58"/>
    <w:rsid w:val="00785EDE"/>
    <w:rsid w:val="007879A9"/>
    <w:rsid w:val="007A2944"/>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0E2"/>
    <w:rsid w:val="0085140E"/>
    <w:rsid w:val="008518D6"/>
    <w:rsid w:val="00851EBB"/>
    <w:rsid w:val="00857502"/>
    <w:rsid w:val="008643AC"/>
    <w:rsid w:val="008661C5"/>
    <w:rsid w:val="00866ADE"/>
    <w:rsid w:val="00870ED3"/>
    <w:rsid w:val="00873B9D"/>
    <w:rsid w:val="008752E9"/>
    <w:rsid w:val="00882A57"/>
    <w:rsid w:val="008851DB"/>
    <w:rsid w:val="00890BB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E10FD"/>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0129E"/>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B7BB5"/>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49D7"/>
    <w:rsid w:val="00E8583D"/>
    <w:rsid w:val="00E85DE7"/>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41B1"/>
    <w:rsid w:val="00F4470C"/>
    <w:rsid w:val="00F60029"/>
    <w:rsid w:val="00F619A9"/>
    <w:rsid w:val="00F62FFA"/>
    <w:rsid w:val="00F63FED"/>
    <w:rsid w:val="00F71C83"/>
    <w:rsid w:val="00F76B8B"/>
    <w:rsid w:val="00F804BA"/>
    <w:rsid w:val="00F8069F"/>
    <w:rsid w:val="00F832E9"/>
    <w:rsid w:val="00F83F2E"/>
    <w:rsid w:val="00F84E5B"/>
    <w:rsid w:val="00F8789F"/>
    <w:rsid w:val="00F87F2E"/>
    <w:rsid w:val="00F907A8"/>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48BB2-84F3-4971-8FE7-3515DB07B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34</Pages>
  <Words>45154</Words>
  <Characters>225775</Characters>
  <Application>Microsoft Office Word</Application>
  <DocSecurity>0</DocSecurity>
  <Lines>1881</Lines>
  <Paragraphs>54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0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9</cp:revision>
  <dcterms:created xsi:type="dcterms:W3CDTF">2013-12-24T07:01:00Z</dcterms:created>
  <dcterms:modified xsi:type="dcterms:W3CDTF">2013-12-25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